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0CF18" w14:textId="140E4D82" w:rsidR="00F44353" w:rsidRDefault="002D7184" w:rsidP="00326C1B">
      <w:pPr>
        <w:spacing w:line="480" w:lineRule="auto"/>
        <w:rPr>
          <w:rFonts w:ascii="Times New Roman" w:hAnsi="Times New Roman" w:cs="Times New Roman"/>
          <w:b/>
          <w:sz w:val="24"/>
          <w:szCs w:val="24"/>
        </w:rPr>
      </w:pPr>
      <w:bookmarkStart w:id="0" w:name="_Hlk533421187"/>
      <w:bookmarkStart w:id="1" w:name="_GoBack"/>
      <w:bookmarkEnd w:id="0"/>
      <w:bookmarkEnd w:id="1"/>
      <w:r>
        <w:rPr>
          <w:rFonts w:ascii="Times New Roman" w:hAnsi="Times New Roman" w:cs="Times New Roman"/>
          <w:b/>
          <w:sz w:val="24"/>
          <w:szCs w:val="24"/>
        </w:rPr>
        <w:t>List of Tables</w:t>
      </w:r>
    </w:p>
    <w:p w14:paraId="08A29D5A" w14:textId="3004D045" w:rsidR="00326C1B" w:rsidRDefault="00326C1B" w:rsidP="00326C1B">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4." </w:instrText>
      </w:r>
      <w:r>
        <w:rPr>
          <w:rFonts w:ascii="Times New Roman" w:hAnsi="Times New Roman" w:cs="Times New Roman"/>
          <w:b/>
          <w:sz w:val="24"/>
          <w:szCs w:val="24"/>
        </w:rPr>
        <w:fldChar w:fldCharType="separate"/>
      </w:r>
      <w:hyperlink w:anchor="_Toc533895045" w:history="1">
        <w:r w:rsidRPr="000D3005">
          <w:rPr>
            <w:rStyle w:val="Hyperlink"/>
            <w:rFonts w:ascii="Times New Roman" w:hAnsi="Times New Roman" w:cs="Times New Roman"/>
            <w:b/>
            <w:noProof/>
          </w:rPr>
          <w:t>Table 4. 1 Tray requirement and cost on tray according to the seed rate</w:t>
        </w:r>
        <w:r>
          <w:rPr>
            <w:noProof/>
            <w:webHidden/>
          </w:rPr>
          <w:tab/>
        </w:r>
        <w:r>
          <w:rPr>
            <w:noProof/>
            <w:webHidden/>
          </w:rPr>
          <w:fldChar w:fldCharType="begin"/>
        </w:r>
        <w:r>
          <w:rPr>
            <w:noProof/>
            <w:webHidden/>
          </w:rPr>
          <w:instrText xml:space="preserve"> PAGEREF _Toc533895045 \h </w:instrText>
        </w:r>
        <w:r>
          <w:rPr>
            <w:noProof/>
            <w:webHidden/>
          </w:rPr>
        </w:r>
        <w:r>
          <w:rPr>
            <w:noProof/>
            <w:webHidden/>
          </w:rPr>
          <w:fldChar w:fldCharType="separate"/>
        </w:r>
        <w:r>
          <w:rPr>
            <w:noProof/>
            <w:webHidden/>
          </w:rPr>
          <w:t>16</w:t>
        </w:r>
        <w:r>
          <w:rPr>
            <w:noProof/>
            <w:webHidden/>
          </w:rPr>
          <w:fldChar w:fldCharType="end"/>
        </w:r>
      </w:hyperlink>
    </w:p>
    <w:p w14:paraId="617B2CBB" w14:textId="4A46CADD" w:rsidR="00326C1B" w:rsidRDefault="00AD0A7D" w:rsidP="00326C1B">
      <w:pPr>
        <w:pStyle w:val="TableofFigures"/>
        <w:tabs>
          <w:tab w:val="right" w:leader="dot" w:pos="9120"/>
        </w:tabs>
        <w:spacing w:line="480" w:lineRule="auto"/>
        <w:rPr>
          <w:rFonts w:eastAsiaTheme="minorEastAsia"/>
          <w:noProof/>
        </w:rPr>
      </w:pPr>
      <w:hyperlink w:anchor="_Toc533895046" w:history="1">
        <w:r w:rsidR="00326C1B" w:rsidRPr="000D3005">
          <w:rPr>
            <w:rStyle w:val="Hyperlink"/>
            <w:rFonts w:ascii="Times New Roman" w:hAnsi="Times New Roman" w:cs="Times New Roman"/>
            <w:b/>
            <w:noProof/>
          </w:rPr>
          <w:t>Table 4. 2 Calculation of number of seeds applied to a tray according to the optimum seed rate selected in the both varieties</w:t>
        </w:r>
        <w:r w:rsidR="00326C1B">
          <w:rPr>
            <w:noProof/>
            <w:webHidden/>
          </w:rPr>
          <w:tab/>
        </w:r>
        <w:r w:rsidR="00326C1B">
          <w:rPr>
            <w:noProof/>
            <w:webHidden/>
          </w:rPr>
          <w:fldChar w:fldCharType="begin"/>
        </w:r>
        <w:r w:rsidR="00326C1B">
          <w:rPr>
            <w:noProof/>
            <w:webHidden/>
          </w:rPr>
          <w:instrText xml:space="preserve"> PAGEREF _Toc533895046 \h </w:instrText>
        </w:r>
        <w:r w:rsidR="00326C1B">
          <w:rPr>
            <w:noProof/>
            <w:webHidden/>
          </w:rPr>
        </w:r>
        <w:r w:rsidR="00326C1B">
          <w:rPr>
            <w:noProof/>
            <w:webHidden/>
          </w:rPr>
          <w:fldChar w:fldCharType="separate"/>
        </w:r>
        <w:r w:rsidR="00326C1B">
          <w:rPr>
            <w:noProof/>
            <w:webHidden/>
          </w:rPr>
          <w:t>16</w:t>
        </w:r>
        <w:r w:rsidR="00326C1B">
          <w:rPr>
            <w:noProof/>
            <w:webHidden/>
          </w:rPr>
          <w:fldChar w:fldCharType="end"/>
        </w:r>
      </w:hyperlink>
    </w:p>
    <w:p w14:paraId="03C02B3A" w14:textId="3D7686C5" w:rsidR="00326C1B" w:rsidRDefault="00326C1B" w:rsidP="00326C1B">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326CFCB9" w:rsidR="002D7184" w:rsidRDefault="00C947B6" w:rsidP="00C947B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3EF6F006" w14:textId="598B4B47" w:rsidR="002C527E" w:rsidRDefault="002C527E" w:rsidP="00C947B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4." </w:instrText>
      </w:r>
      <w:r>
        <w:rPr>
          <w:rFonts w:ascii="Times New Roman" w:hAnsi="Times New Roman" w:cs="Times New Roman"/>
          <w:b/>
          <w:sz w:val="24"/>
          <w:szCs w:val="24"/>
        </w:rPr>
        <w:fldChar w:fldCharType="separate"/>
      </w:r>
      <w:hyperlink w:anchor="_Toc533974357" w:history="1">
        <w:r w:rsidRPr="003D1951">
          <w:rPr>
            <w:rStyle w:val="Hyperlink"/>
            <w:rFonts w:ascii="Times New Roman" w:hAnsi="Times New Roman" w:cs="Times New Roman"/>
            <w:b/>
            <w:noProof/>
          </w:rPr>
          <w:t>Figure 4. 1 Mean seedling height at 3 DAS, 6 DAS, 9 DAS, 12 DAS in variety Bg 360</w:t>
        </w:r>
        <w:r>
          <w:rPr>
            <w:noProof/>
            <w:webHidden/>
          </w:rPr>
          <w:tab/>
        </w:r>
        <w:r>
          <w:rPr>
            <w:noProof/>
            <w:webHidden/>
          </w:rPr>
          <w:fldChar w:fldCharType="begin"/>
        </w:r>
        <w:r>
          <w:rPr>
            <w:noProof/>
            <w:webHidden/>
          </w:rPr>
          <w:instrText xml:space="preserve"> PAGEREF _Toc533974357 \h </w:instrText>
        </w:r>
        <w:r>
          <w:rPr>
            <w:noProof/>
            <w:webHidden/>
          </w:rPr>
        </w:r>
        <w:r>
          <w:rPr>
            <w:noProof/>
            <w:webHidden/>
          </w:rPr>
          <w:fldChar w:fldCharType="separate"/>
        </w:r>
        <w:r>
          <w:rPr>
            <w:noProof/>
            <w:webHidden/>
          </w:rPr>
          <w:t>4</w:t>
        </w:r>
        <w:r>
          <w:rPr>
            <w:noProof/>
            <w:webHidden/>
          </w:rPr>
          <w:fldChar w:fldCharType="end"/>
        </w:r>
      </w:hyperlink>
    </w:p>
    <w:p w14:paraId="2262DCC4" w14:textId="45005DB0" w:rsidR="002C527E" w:rsidRDefault="00AD0A7D" w:rsidP="00C947B6">
      <w:pPr>
        <w:pStyle w:val="TableofFigures"/>
        <w:tabs>
          <w:tab w:val="right" w:leader="dot" w:pos="9120"/>
        </w:tabs>
        <w:spacing w:line="480" w:lineRule="auto"/>
        <w:rPr>
          <w:rFonts w:eastAsiaTheme="minorEastAsia"/>
          <w:noProof/>
        </w:rPr>
      </w:pPr>
      <w:hyperlink w:anchor="_Toc533974358" w:history="1">
        <w:r w:rsidR="002C527E" w:rsidRPr="003D1951">
          <w:rPr>
            <w:rStyle w:val="Hyperlink"/>
            <w:rFonts w:ascii="Times New Roman" w:hAnsi="Times New Roman" w:cs="Times New Roman"/>
            <w:b/>
            <w:noProof/>
          </w:rPr>
          <w:t>Figure 4. 2 Mean seedling height at 3 DAS, 6 DAS, 9 DAS, 12 DAS in variety Bg 374</w:t>
        </w:r>
        <w:r w:rsidR="002C527E">
          <w:rPr>
            <w:noProof/>
            <w:webHidden/>
          </w:rPr>
          <w:tab/>
        </w:r>
        <w:r w:rsidR="002C527E">
          <w:rPr>
            <w:noProof/>
            <w:webHidden/>
          </w:rPr>
          <w:fldChar w:fldCharType="begin"/>
        </w:r>
        <w:r w:rsidR="002C527E">
          <w:rPr>
            <w:noProof/>
            <w:webHidden/>
          </w:rPr>
          <w:instrText xml:space="preserve"> PAGEREF _Toc533974358 \h </w:instrText>
        </w:r>
        <w:r w:rsidR="002C527E">
          <w:rPr>
            <w:noProof/>
            <w:webHidden/>
          </w:rPr>
        </w:r>
        <w:r w:rsidR="002C527E">
          <w:rPr>
            <w:noProof/>
            <w:webHidden/>
          </w:rPr>
          <w:fldChar w:fldCharType="separate"/>
        </w:r>
        <w:r w:rsidR="002C527E">
          <w:rPr>
            <w:noProof/>
            <w:webHidden/>
          </w:rPr>
          <w:t>5</w:t>
        </w:r>
        <w:r w:rsidR="002C527E">
          <w:rPr>
            <w:noProof/>
            <w:webHidden/>
          </w:rPr>
          <w:fldChar w:fldCharType="end"/>
        </w:r>
      </w:hyperlink>
    </w:p>
    <w:p w14:paraId="45BC02BA" w14:textId="51E1C6B6" w:rsidR="002C527E" w:rsidRDefault="00AD0A7D" w:rsidP="00C947B6">
      <w:pPr>
        <w:pStyle w:val="TableofFigures"/>
        <w:tabs>
          <w:tab w:val="right" w:leader="dot" w:pos="9120"/>
        </w:tabs>
        <w:spacing w:line="480" w:lineRule="auto"/>
        <w:rPr>
          <w:rFonts w:eastAsiaTheme="minorEastAsia"/>
          <w:noProof/>
        </w:rPr>
      </w:pPr>
      <w:hyperlink w:anchor="_Toc533974359" w:history="1">
        <w:r w:rsidR="002C527E" w:rsidRPr="003D1951">
          <w:rPr>
            <w:rStyle w:val="Hyperlink"/>
            <w:rFonts w:ascii="Times New Roman" w:hAnsi="Times New Roman" w:cs="Times New Roman"/>
            <w:b/>
            <w:noProof/>
          </w:rPr>
          <w:t>Figure 4. 3 Mean seedlings dry weight according to the seed rate at 12 DAS in variety Bg 360</w:t>
        </w:r>
        <w:r w:rsidR="002C527E">
          <w:rPr>
            <w:noProof/>
            <w:webHidden/>
          </w:rPr>
          <w:tab/>
        </w:r>
        <w:r w:rsidR="002C527E">
          <w:rPr>
            <w:noProof/>
            <w:webHidden/>
          </w:rPr>
          <w:fldChar w:fldCharType="begin"/>
        </w:r>
        <w:r w:rsidR="002C527E">
          <w:rPr>
            <w:noProof/>
            <w:webHidden/>
          </w:rPr>
          <w:instrText xml:space="preserve"> PAGEREF _Toc533974359 \h </w:instrText>
        </w:r>
        <w:r w:rsidR="002C527E">
          <w:rPr>
            <w:noProof/>
            <w:webHidden/>
          </w:rPr>
        </w:r>
        <w:r w:rsidR="002C527E">
          <w:rPr>
            <w:noProof/>
            <w:webHidden/>
          </w:rPr>
          <w:fldChar w:fldCharType="separate"/>
        </w:r>
        <w:r w:rsidR="002C527E">
          <w:rPr>
            <w:noProof/>
            <w:webHidden/>
          </w:rPr>
          <w:t>7</w:t>
        </w:r>
        <w:r w:rsidR="002C527E">
          <w:rPr>
            <w:noProof/>
            <w:webHidden/>
          </w:rPr>
          <w:fldChar w:fldCharType="end"/>
        </w:r>
      </w:hyperlink>
    </w:p>
    <w:p w14:paraId="58C163E6" w14:textId="08B022E8" w:rsidR="002C527E" w:rsidRDefault="00AD0A7D" w:rsidP="00C947B6">
      <w:pPr>
        <w:pStyle w:val="TableofFigures"/>
        <w:tabs>
          <w:tab w:val="right" w:leader="dot" w:pos="9120"/>
        </w:tabs>
        <w:spacing w:line="480" w:lineRule="auto"/>
        <w:rPr>
          <w:rFonts w:eastAsiaTheme="minorEastAsia"/>
          <w:noProof/>
        </w:rPr>
      </w:pPr>
      <w:hyperlink w:anchor="_Toc533974360" w:history="1">
        <w:r w:rsidR="002C527E" w:rsidRPr="003D1951">
          <w:rPr>
            <w:rStyle w:val="Hyperlink"/>
            <w:rFonts w:ascii="Times New Roman" w:hAnsi="Times New Roman" w:cs="Times New Roman"/>
            <w:b/>
            <w:noProof/>
          </w:rPr>
          <w:t>Figure 4. 4 Mean seedlings dry weight according to the seed rate in variety Bg 374</w:t>
        </w:r>
        <w:r w:rsidR="002C527E">
          <w:rPr>
            <w:noProof/>
            <w:webHidden/>
          </w:rPr>
          <w:tab/>
        </w:r>
        <w:r w:rsidR="002C527E">
          <w:rPr>
            <w:noProof/>
            <w:webHidden/>
          </w:rPr>
          <w:fldChar w:fldCharType="begin"/>
        </w:r>
        <w:r w:rsidR="002C527E">
          <w:rPr>
            <w:noProof/>
            <w:webHidden/>
          </w:rPr>
          <w:instrText xml:space="preserve"> PAGEREF _Toc533974360 \h </w:instrText>
        </w:r>
        <w:r w:rsidR="002C527E">
          <w:rPr>
            <w:noProof/>
            <w:webHidden/>
          </w:rPr>
        </w:r>
        <w:r w:rsidR="002C527E">
          <w:rPr>
            <w:noProof/>
            <w:webHidden/>
          </w:rPr>
          <w:fldChar w:fldCharType="separate"/>
        </w:r>
        <w:r w:rsidR="002C527E">
          <w:rPr>
            <w:noProof/>
            <w:webHidden/>
          </w:rPr>
          <w:t>8</w:t>
        </w:r>
        <w:r w:rsidR="002C527E">
          <w:rPr>
            <w:noProof/>
            <w:webHidden/>
          </w:rPr>
          <w:fldChar w:fldCharType="end"/>
        </w:r>
      </w:hyperlink>
    </w:p>
    <w:p w14:paraId="0E224F97" w14:textId="469683E6" w:rsidR="002C527E" w:rsidRDefault="00AD0A7D" w:rsidP="00C947B6">
      <w:pPr>
        <w:pStyle w:val="TableofFigures"/>
        <w:tabs>
          <w:tab w:val="right" w:leader="dot" w:pos="9120"/>
        </w:tabs>
        <w:spacing w:line="480" w:lineRule="auto"/>
        <w:rPr>
          <w:rFonts w:eastAsiaTheme="minorEastAsia"/>
          <w:noProof/>
        </w:rPr>
      </w:pPr>
      <w:hyperlink w:anchor="_Toc533974361" w:history="1">
        <w:r w:rsidR="002C527E" w:rsidRPr="003D1951">
          <w:rPr>
            <w:rStyle w:val="Hyperlink"/>
            <w:rFonts w:ascii="Times New Roman" w:hAnsi="Times New Roman" w:cs="Times New Roman"/>
            <w:b/>
            <w:noProof/>
          </w:rPr>
          <w:t>Figure 4. 5 Mean total Root length of seedlings at 12 DAS in variety Bg 360</w:t>
        </w:r>
        <w:r w:rsidR="002C527E">
          <w:rPr>
            <w:noProof/>
            <w:webHidden/>
          </w:rPr>
          <w:tab/>
        </w:r>
        <w:r w:rsidR="002C527E">
          <w:rPr>
            <w:noProof/>
            <w:webHidden/>
          </w:rPr>
          <w:fldChar w:fldCharType="begin"/>
        </w:r>
        <w:r w:rsidR="002C527E">
          <w:rPr>
            <w:noProof/>
            <w:webHidden/>
          </w:rPr>
          <w:instrText xml:space="preserve"> PAGEREF _Toc533974361 \h </w:instrText>
        </w:r>
        <w:r w:rsidR="002C527E">
          <w:rPr>
            <w:noProof/>
            <w:webHidden/>
          </w:rPr>
        </w:r>
        <w:r w:rsidR="002C527E">
          <w:rPr>
            <w:noProof/>
            <w:webHidden/>
          </w:rPr>
          <w:fldChar w:fldCharType="separate"/>
        </w:r>
        <w:r w:rsidR="002C527E">
          <w:rPr>
            <w:noProof/>
            <w:webHidden/>
          </w:rPr>
          <w:t>9</w:t>
        </w:r>
        <w:r w:rsidR="002C527E">
          <w:rPr>
            <w:noProof/>
            <w:webHidden/>
          </w:rPr>
          <w:fldChar w:fldCharType="end"/>
        </w:r>
      </w:hyperlink>
    </w:p>
    <w:p w14:paraId="55540FF2" w14:textId="618AACA6" w:rsidR="002C527E" w:rsidRDefault="00AD0A7D" w:rsidP="00C947B6">
      <w:pPr>
        <w:pStyle w:val="TableofFigures"/>
        <w:tabs>
          <w:tab w:val="right" w:leader="dot" w:pos="9120"/>
        </w:tabs>
        <w:spacing w:line="480" w:lineRule="auto"/>
        <w:rPr>
          <w:rFonts w:eastAsiaTheme="minorEastAsia"/>
          <w:noProof/>
        </w:rPr>
      </w:pPr>
      <w:hyperlink w:anchor="_Toc533974362" w:history="1">
        <w:r w:rsidR="002C527E" w:rsidRPr="003D1951">
          <w:rPr>
            <w:rStyle w:val="Hyperlink"/>
            <w:rFonts w:ascii="Times New Roman" w:hAnsi="Times New Roman" w:cs="Times New Roman"/>
            <w:b/>
            <w:noProof/>
          </w:rPr>
          <w:t>Figure 4. 6  Mean total Root length of seedlings at 12 DAS in variety Bg 374</w:t>
        </w:r>
        <w:r w:rsidR="002C527E">
          <w:rPr>
            <w:noProof/>
            <w:webHidden/>
          </w:rPr>
          <w:tab/>
        </w:r>
        <w:r w:rsidR="002C527E">
          <w:rPr>
            <w:noProof/>
            <w:webHidden/>
          </w:rPr>
          <w:fldChar w:fldCharType="begin"/>
        </w:r>
        <w:r w:rsidR="002C527E">
          <w:rPr>
            <w:noProof/>
            <w:webHidden/>
          </w:rPr>
          <w:instrText xml:space="preserve"> PAGEREF _Toc533974362 \h </w:instrText>
        </w:r>
        <w:r w:rsidR="002C527E">
          <w:rPr>
            <w:noProof/>
            <w:webHidden/>
          </w:rPr>
        </w:r>
        <w:r w:rsidR="002C527E">
          <w:rPr>
            <w:noProof/>
            <w:webHidden/>
          </w:rPr>
          <w:fldChar w:fldCharType="separate"/>
        </w:r>
        <w:r w:rsidR="002C527E">
          <w:rPr>
            <w:noProof/>
            <w:webHidden/>
          </w:rPr>
          <w:t>10</w:t>
        </w:r>
        <w:r w:rsidR="002C527E">
          <w:rPr>
            <w:noProof/>
            <w:webHidden/>
          </w:rPr>
          <w:fldChar w:fldCharType="end"/>
        </w:r>
      </w:hyperlink>
    </w:p>
    <w:p w14:paraId="14F4AAAE" w14:textId="54E769F8" w:rsidR="002C527E" w:rsidRDefault="00AD0A7D" w:rsidP="00C947B6">
      <w:pPr>
        <w:pStyle w:val="TableofFigures"/>
        <w:tabs>
          <w:tab w:val="right" w:leader="dot" w:pos="9120"/>
        </w:tabs>
        <w:spacing w:line="480" w:lineRule="auto"/>
        <w:rPr>
          <w:rFonts w:eastAsiaTheme="minorEastAsia"/>
          <w:noProof/>
        </w:rPr>
      </w:pPr>
      <w:hyperlink w:anchor="_Toc533974363" w:history="1">
        <w:r w:rsidR="002C527E" w:rsidRPr="003D1951">
          <w:rPr>
            <w:rStyle w:val="Hyperlink"/>
            <w:rFonts w:ascii="Times New Roman" w:hAnsi="Times New Roman" w:cs="Times New Roman"/>
            <w:b/>
            <w:noProof/>
          </w:rPr>
          <w:t>Figure 4. 7 Mean number of seedlings dispensed per hill in mechanical transplanting according to seed rates in variety Bg 360</w:t>
        </w:r>
        <w:r w:rsidR="002C527E">
          <w:rPr>
            <w:noProof/>
            <w:webHidden/>
          </w:rPr>
          <w:tab/>
        </w:r>
        <w:r w:rsidR="002C527E">
          <w:rPr>
            <w:noProof/>
            <w:webHidden/>
          </w:rPr>
          <w:fldChar w:fldCharType="begin"/>
        </w:r>
        <w:r w:rsidR="002C527E">
          <w:rPr>
            <w:noProof/>
            <w:webHidden/>
          </w:rPr>
          <w:instrText xml:space="preserve"> PAGEREF _Toc533974363 \h </w:instrText>
        </w:r>
        <w:r w:rsidR="002C527E">
          <w:rPr>
            <w:noProof/>
            <w:webHidden/>
          </w:rPr>
        </w:r>
        <w:r w:rsidR="002C527E">
          <w:rPr>
            <w:noProof/>
            <w:webHidden/>
          </w:rPr>
          <w:fldChar w:fldCharType="separate"/>
        </w:r>
        <w:r w:rsidR="002C527E">
          <w:rPr>
            <w:noProof/>
            <w:webHidden/>
          </w:rPr>
          <w:t>12</w:t>
        </w:r>
        <w:r w:rsidR="002C527E">
          <w:rPr>
            <w:noProof/>
            <w:webHidden/>
          </w:rPr>
          <w:fldChar w:fldCharType="end"/>
        </w:r>
      </w:hyperlink>
    </w:p>
    <w:p w14:paraId="0944A10B" w14:textId="10A1D29E" w:rsidR="002C527E" w:rsidRDefault="00AD0A7D" w:rsidP="00C947B6">
      <w:pPr>
        <w:pStyle w:val="TableofFigures"/>
        <w:tabs>
          <w:tab w:val="right" w:leader="dot" w:pos="9120"/>
        </w:tabs>
        <w:spacing w:line="480" w:lineRule="auto"/>
        <w:rPr>
          <w:rFonts w:eastAsiaTheme="minorEastAsia"/>
          <w:noProof/>
        </w:rPr>
      </w:pPr>
      <w:hyperlink w:anchor="_Toc533974364" w:history="1">
        <w:r w:rsidR="002C527E" w:rsidRPr="003D1951">
          <w:rPr>
            <w:rStyle w:val="Hyperlink"/>
            <w:rFonts w:ascii="Times New Roman" w:hAnsi="Times New Roman" w:cs="Times New Roman"/>
            <w:b/>
            <w:noProof/>
          </w:rPr>
          <w:t>Figure 4. 8 Mean number of seedlings dispensed per hill in mechanical transplanting according to seed rate in variety Bg 374</w:t>
        </w:r>
        <w:r w:rsidR="002C527E">
          <w:rPr>
            <w:noProof/>
            <w:webHidden/>
          </w:rPr>
          <w:tab/>
        </w:r>
        <w:r w:rsidR="002C527E">
          <w:rPr>
            <w:noProof/>
            <w:webHidden/>
          </w:rPr>
          <w:fldChar w:fldCharType="begin"/>
        </w:r>
        <w:r w:rsidR="002C527E">
          <w:rPr>
            <w:noProof/>
            <w:webHidden/>
          </w:rPr>
          <w:instrText xml:space="preserve"> PAGEREF _Toc533974364 \h </w:instrText>
        </w:r>
        <w:r w:rsidR="002C527E">
          <w:rPr>
            <w:noProof/>
            <w:webHidden/>
          </w:rPr>
        </w:r>
        <w:r w:rsidR="002C527E">
          <w:rPr>
            <w:noProof/>
            <w:webHidden/>
          </w:rPr>
          <w:fldChar w:fldCharType="separate"/>
        </w:r>
        <w:r w:rsidR="002C527E">
          <w:rPr>
            <w:noProof/>
            <w:webHidden/>
          </w:rPr>
          <w:t>12</w:t>
        </w:r>
        <w:r w:rsidR="002C527E">
          <w:rPr>
            <w:noProof/>
            <w:webHidden/>
          </w:rPr>
          <w:fldChar w:fldCharType="end"/>
        </w:r>
      </w:hyperlink>
    </w:p>
    <w:p w14:paraId="28E2CF95" w14:textId="23239B8F" w:rsidR="002C527E" w:rsidRDefault="00AD0A7D" w:rsidP="00C947B6">
      <w:pPr>
        <w:pStyle w:val="TableofFigures"/>
        <w:tabs>
          <w:tab w:val="right" w:leader="dot" w:pos="9120"/>
        </w:tabs>
        <w:spacing w:line="480" w:lineRule="auto"/>
        <w:rPr>
          <w:rFonts w:eastAsiaTheme="minorEastAsia"/>
          <w:noProof/>
        </w:rPr>
      </w:pPr>
      <w:hyperlink w:anchor="_Toc533974365" w:history="1">
        <w:r w:rsidR="002C527E" w:rsidRPr="003D1951">
          <w:rPr>
            <w:rStyle w:val="Hyperlink"/>
            <w:rFonts w:ascii="Times New Roman" w:hAnsi="Times New Roman" w:cs="Times New Roman"/>
            <w:b/>
            <w:noProof/>
          </w:rPr>
          <w:t>Figure 4. 9 Mean Chlorophyll content of the leaves in variety Bg 360</w:t>
        </w:r>
        <w:r w:rsidR="002C527E">
          <w:rPr>
            <w:noProof/>
            <w:webHidden/>
          </w:rPr>
          <w:tab/>
        </w:r>
        <w:r w:rsidR="002C527E">
          <w:rPr>
            <w:noProof/>
            <w:webHidden/>
          </w:rPr>
          <w:fldChar w:fldCharType="begin"/>
        </w:r>
        <w:r w:rsidR="002C527E">
          <w:rPr>
            <w:noProof/>
            <w:webHidden/>
          </w:rPr>
          <w:instrText xml:space="preserve"> PAGEREF _Toc533974365 \h </w:instrText>
        </w:r>
        <w:r w:rsidR="002C527E">
          <w:rPr>
            <w:noProof/>
            <w:webHidden/>
          </w:rPr>
        </w:r>
        <w:r w:rsidR="002C527E">
          <w:rPr>
            <w:noProof/>
            <w:webHidden/>
          </w:rPr>
          <w:fldChar w:fldCharType="separate"/>
        </w:r>
        <w:r w:rsidR="002C527E">
          <w:rPr>
            <w:noProof/>
            <w:webHidden/>
          </w:rPr>
          <w:t>13</w:t>
        </w:r>
        <w:r w:rsidR="002C527E">
          <w:rPr>
            <w:noProof/>
            <w:webHidden/>
          </w:rPr>
          <w:fldChar w:fldCharType="end"/>
        </w:r>
      </w:hyperlink>
    </w:p>
    <w:p w14:paraId="20423D87" w14:textId="673823C9" w:rsidR="002C527E" w:rsidRDefault="00AD0A7D" w:rsidP="00C947B6">
      <w:pPr>
        <w:pStyle w:val="TableofFigures"/>
        <w:tabs>
          <w:tab w:val="right" w:leader="dot" w:pos="9120"/>
        </w:tabs>
        <w:spacing w:line="480" w:lineRule="auto"/>
        <w:rPr>
          <w:rFonts w:eastAsiaTheme="minorEastAsia"/>
          <w:noProof/>
        </w:rPr>
      </w:pPr>
      <w:hyperlink w:anchor="_Toc533974366" w:history="1">
        <w:r w:rsidR="002C527E" w:rsidRPr="003D1951">
          <w:rPr>
            <w:rStyle w:val="Hyperlink"/>
            <w:rFonts w:ascii="Times New Roman" w:hAnsi="Times New Roman" w:cs="Times New Roman"/>
            <w:b/>
            <w:noProof/>
          </w:rPr>
          <w:t>Figure 4. 10 Mean Chlorophyll content of the leaves in variety Bg 374</w:t>
        </w:r>
        <w:r w:rsidR="002C527E">
          <w:rPr>
            <w:noProof/>
            <w:webHidden/>
          </w:rPr>
          <w:tab/>
        </w:r>
        <w:r w:rsidR="002C527E">
          <w:rPr>
            <w:noProof/>
            <w:webHidden/>
          </w:rPr>
          <w:fldChar w:fldCharType="begin"/>
        </w:r>
        <w:r w:rsidR="002C527E">
          <w:rPr>
            <w:noProof/>
            <w:webHidden/>
          </w:rPr>
          <w:instrText xml:space="preserve"> PAGEREF _Toc533974366 \h </w:instrText>
        </w:r>
        <w:r w:rsidR="002C527E">
          <w:rPr>
            <w:noProof/>
            <w:webHidden/>
          </w:rPr>
        </w:r>
        <w:r w:rsidR="002C527E">
          <w:rPr>
            <w:noProof/>
            <w:webHidden/>
          </w:rPr>
          <w:fldChar w:fldCharType="separate"/>
        </w:r>
        <w:r w:rsidR="002C527E">
          <w:rPr>
            <w:noProof/>
            <w:webHidden/>
          </w:rPr>
          <w:t>14</w:t>
        </w:r>
        <w:r w:rsidR="002C527E">
          <w:rPr>
            <w:noProof/>
            <w:webHidden/>
          </w:rPr>
          <w:fldChar w:fldCharType="end"/>
        </w:r>
      </w:hyperlink>
    </w:p>
    <w:p w14:paraId="283F38F0" w14:textId="65814F21" w:rsidR="002C527E" w:rsidRDefault="00AD0A7D" w:rsidP="00C947B6">
      <w:pPr>
        <w:pStyle w:val="TableofFigures"/>
        <w:tabs>
          <w:tab w:val="right" w:leader="dot" w:pos="9120"/>
        </w:tabs>
        <w:spacing w:line="480" w:lineRule="auto"/>
        <w:rPr>
          <w:rFonts w:eastAsiaTheme="minorEastAsia"/>
          <w:noProof/>
        </w:rPr>
      </w:pPr>
      <w:hyperlink w:anchor="_Toc533974367" w:history="1">
        <w:r w:rsidR="002C527E" w:rsidRPr="003D1951">
          <w:rPr>
            <w:rStyle w:val="Hyperlink"/>
            <w:rFonts w:ascii="Times New Roman" w:hAnsi="Times New Roman" w:cs="Times New Roman"/>
            <w:b/>
            <w:noProof/>
          </w:rPr>
          <w:t>Figure 4. 11 Mean Seedling height at 3 DAS, 6 DAS, 9 DAS and 12 DAS according to the Establishment method in variety Bg 360</w:t>
        </w:r>
        <w:r w:rsidR="002C527E">
          <w:rPr>
            <w:noProof/>
            <w:webHidden/>
          </w:rPr>
          <w:tab/>
        </w:r>
        <w:r w:rsidR="002C527E">
          <w:rPr>
            <w:noProof/>
            <w:webHidden/>
          </w:rPr>
          <w:fldChar w:fldCharType="begin"/>
        </w:r>
        <w:r w:rsidR="002C527E">
          <w:rPr>
            <w:noProof/>
            <w:webHidden/>
          </w:rPr>
          <w:instrText xml:space="preserve"> PAGEREF _Toc533974367 \h </w:instrText>
        </w:r>
        <w:r w:rsidR="002C527E">
          <w:rPr>
            <w:noProof/>
            <w:webHidden/>
          </w:rPr>
        </w:r>
        <w:r w:rsidR="002C527E">
          <w:rPr>
            <w:noProof/>
            <w:webHidden/>
          </w:rPr>
          <w:fldChar w:fldCharType="separate"/>
        </w:r>
        <w:r w:rsidR="002C527E">
          <w:rPr>
            <w:noProof/>
            <w:webHidden/>
          </w:rPr>
          <w:t>18</w:t>
        </w:r>
        <w:r w:rsidR="002C527E">
          <w:rPr>
            <w:noProof/>
            <w:webHidden/>
          </w:rPr>
          <w:fldChar w:fldCharType="end"/>
        </w:r>
      </w:hyperlink>
    </w:p>
    <w:p w14:paraId="1C782150" w14:textId="70BEC8CA" w:rsidR="002C527E" w:rsidRDefault="00AD0A7D" w:rsidP="00C947B6">
      <w:pPr>
        <w:pStyle w:val="TableofFigures"/>
        <w:tabs>
          <w:tab w:val="right" w:leader="dot" w:pos="9120"/>
        </w:tabs>
        <w:spacing w:line="480" w:lineRule="auto"/>
        <w:rPr>
          <w:rFonts w:eastAsiaTheme="minorEastAsia"/>
          <w:noProof/>
        </w:rPr>
      </w:pPr>
      <w:hyperlink w:anchor="_Toc533974368" w:history="1">
        <w:r w:rsidR="002C527E" w:rsidRPr="003D1951">
          <w:rPr>
            <w:rStyle w:val="Hyperlink"/>
            <w:rFonts w:ascii="Times New Roman" w:hAnsi="Times New Roman" w:cs="Times New Roman"/>
            <w:b/>
            <w:noProof/>
          </w:rPr>
          <w:t>Figure 4. 12 Mean Seedling height at 3 DAS, 6 DAS, 9 DAS and 12 DAS according to the Establishment method in variety Bg 374</w:t>
        </w:r>
        <w:r w:rsidR="002C527E">
          <w:rPr>
            <w:noProof/>
            <w:webHidden/>
          </w:rPr>
          <w:tab/>
        </w:r>
        <w:r w:rsidR="002C527E">
          <w:rPr>
            <w:noProof/>
            <w:webHidden/>
          </w:rPr>
          <w:fldChar w:fldCharType="begin"/>
        </w:r>
        <w:r w:rsidR="002C527E">
          <w:rPr>
            <w:noProof/>
            <w:webHidden/>
          </w:rPr>
          <w:instrText xml:space="preserve"> PAGEREF _Toc533974368 \h </w:instrText>
        </w:r>
        <w:r w:rsidR="002C527E">
          <w:rPr>
            <w:noProof/>
            <w:webHidden/>
          </w:rPr>
        </w:r>
        <w:r w:rsidR="002C527E">
          <w:rPr>
            <w:noProof/>
            <w:webHidden/>
          </w:rPr>
          <w:fldChar w:fldCharType="separate"/>
        </w:r>
        <w:r w:rsidR="002C527E">
          <w:rPr>
            <w:noProof/>
            <w:webHidden/>
          </w:rPr>
          <w:t>19</w:t>
        </w:r>
        <w:r w:rsidR="002C527E">
          <w:rPr>
            <w:noProof/>
            <w:webHidden/>
          </w:rPr>
          <w:fldChar w:fldCharType="end"/>
        </w:r>
      </w:hyperlink>
    </w:p>
    <w:p w14:paraId="47A2B089" w14:textId="2ABC53EF" w:rsidR="002C527E" w:rsidRDefault="00AD0A7D" w:rsidP="00C947B6">
      <w:pPr>
        <w:pStyle w:val="TableofFigures"/>
        <w:tabs>
          <w:tab w:val="right" w:leader="dot" w:pos="9120"/>
        </w:tabs>
        <w:spacing w:line="480" w:lineRule="auto"/>
        <w:rPr>
          <w:rFonts w:eastAsiaTheme="minorEastAsia"/>
          <w:noProof/>
        </w:rPr>
      </w:pPr>
      <w:hyperlink w:anchor="_Toc533974369" w:history="1">
        <w:r w:rsidR="002C527E" w:rsidRPr="003D1951">
          <w:rPr>
            <w:rStyle w:val="Hyperlink"/>
            <w:rFonts w:ascii="Times New Roman" w:hAnsi="Times New Roman" w:cs="Times New Roman"/>
            <w:b/>
            <w:noProof/>
          </w:rPr>
          <w:t>Figure 4. 13 Mean total root length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69 \h </w:instrText>
        </w:r>
        <w:r w:rsidR="002C527E">
          <w:rPr>
            <w:noProof/>
            <w:webHidden/>
          </w:rPr>
        </w:r>
        <w:r w:rsidR="002C527E">
          <w:rPr>
            <w:noProof/>
            <w:webHidden/>
          </w:rPr>
          <w:fldChar w:fldCharType="separate"/>
        </w:r>
        <w:r w:rsidR="002C527E">
          <w:rPr>
            <w:noProof/>
            <w:webHidden/>
          </w:rPr>
          <w:t>21</w:t>
        </w:r>
        <w:r w:rsidR="002C527E">
          <w:rPr>
            <w:noProof/>
            <w:webHidden/>
          </w:rPr>
          <w:fldChar w:fldCharType="end"/>
        </w:r>
      </w:hyperlink>
    </w:p>
    <w:p w14:paraId="475B53A2" w14:textId="3FB46E7A" w:rsidR="002C527E" w:rsidRDefault="00AD0A7D" w:rsidP="00C947B6">
      <w:pPr>
        <w:pStyle w:val="TableofFigures"/>
        <w:tabs>
          <w:tab w:val="right" w:leader="dot" w:pos="9120"/>
        </w:tabs>
        <w:spacing w:line="480" w:lineRule="auto"/>
        <w:rPr>
          <w:rFonts w:eastAsiaTheme="minorEastAsia"/>
          <w:noProof/>
        </w:rPr>
      </w:pPr>
      <w:hyperlink w:anchor="_Toc533974370" w:history="1">
        <w:r w:rsidR="002C527E" w:rsidRPr="003D1951">
          <w:rPr>
            <w:rStyle w:val="Hyperlink"/>
            <w:rFonts w:ascii="Times New Roman" w:hAnsi="Times New Roman" w:cs="Times New Roman"/>
            <w:b/>
            <w:noProof/>
          </w:rPr>
          <w:t>Figure 4. 14 Mean total root length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0 \h </w:instrText>
        </w:r>
        <w:r w:rsidR="002C527E">
          <w:rPr>
            <w:noProof/>
            <w:webHidden/>
          </w:rPr>
        </w:r>
        <w:r w:rsidR="002C527E">
          <w:rPr>
            <w:noProof/>
            <w:webHidden/>
          </w:rPr>
          <w:fldChar w:fldCharType="separate"/>
        </w:r>
        <w:r w:rsidR="002C527E">
          <w:rPr>
            <w:noProof/>
            <w:webHidden/>
          </w:rPr>
          <w:t>21</w:t>
        </w:r>
        <w:r w:rsidR="002C527E">
          <w:rPr>
            <w:noProof/>
            <w:webHidden/>
          </w:rPr>
          <w:fldChar w:fldCharType="end"/>
        </w:r>
      </w:hyperlink>
    </w:p>
    <w:p w14:paraId="15A43BDB" w14:textId="71B3E3E7" w:rsidR="002C527E" w:rsidRDefault="00AD0A7D" w:rsidP="00C947B6">
      <w:pPr>
        <w:pStyle w:val="TableofFigures"/>
        <w:tabs>
          <w:tab w:val="right" w:leader="dot" w:pos="9120"/>
        </w:tabs>
        <w:spacing w:line="480" w:lineRule="auto"/>
        <w:rPr>
          <w:rFonts w:eastAsiaTheme="minorEastAsia"/>
          <w:noProof/>
        </w:rPr>
      </w:pPr>
      <w:hyperlink w:anchor="_Toc533974371" w:history="1">
        <w:r w:rsidR="002C527E" w:rsidRPr="003D1951">
          <w:rPr>
            <w:rStyle w:val="Hyperlink"/>
            <w:rFonts w:ascii="Times New Roman" w:hAnsi="Times New Roman" w:cs="Times New Roman"/>
            <w:b/>
            <w:noProof/>
          </w:rPr>
          <w:t>Figure 4. 15 Mean dry weight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71 \h </w:instrText>
        </w:r>
        <w:r w:rsidR="002C527E">
          <w:rPr>
            <w:noProof/>
            <w:webHidden/>
          </w:rPr>
        </w:r>
        <w:r w:rsidR="002C527E">
          <w:rPr>
            <w:noProof/>
            <w:webHidden/>
          </w:rPr>
          <w:fldChar w:fldCharType="separate"/>
        </w:r>
        <w:r w:rsidR="002C527E">
          <w:rPr>
            <w:noProof/>
            <w:webHidden/>
          </w:rPr>
          <w:t>22</w:t>
        </w:r>
        <w:r w:rsidR="002C527E">
          <w:rPr>
            <w:noProof/>
            <w:webHidden/>
          </w:rPr>
          <w:fldChar w:fldCharType="end"/>
        </w:r>
      </w:hyperlink>
    </w:p>
    <w:p w14:paraId="5898F768" w14:textId="6EFE04F2" w:rsidR="002C527E" w:rsidRDefault="00AD0A7D" w:rsidP="00C947B6">
      <w:pPr>
        <w:pStyle w:val="TableofFigures"/>
        <w:tabs>
          <w:tab w:val="right" w:leader="dot" w:pos="9120"/>
        </w:tabs>
        <w:spacing w:line="480" w:lineRule="auto"/>
        <w:rPr>
          <w:rFonts w:eastAsiaTheme="minorEastAsia"/>
          <w:noProof/>
        </w:rPr>
      </w:pPr>
      <w:hyperlink w:anchor="_Toc533974372" w:history="1">
        <w:r w:rsidR="002C527E" w:rsidRPr="003D1951">
          <w:rPr>
            <w:rStyle w:val="Hyperlink"/>
            <w:rFonts w:ascii="Times New Roman" w:hAnsi="Times New Roman" w:cs="Times New Roman"/>
            <w:b/>
            <w:noProof/>
          </w:rPr>
          <w:t>Figure 4. 16 Mean total root length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2 \h </w:instrText>
        </w:r>
        <w:r w:rsidR="002C527E">
          <w:rPr>
            <w:noProof/>
            <w:webHidden/>
          </w:rPr>
        </w:r>
        <w:r w:rsidR="002C527E">
          <w:rPr>
            <w:noProof/>
            <w:webHidden/>
          </w:rPr>
          <w:fldChar w:fldCharType="separate"/>
        </w:r>
        <w:r w:rsidR="002C527E">
          <w:rPr>
            <w:noProof/>
            <w:webHidden/>
          </w:rPr>
          <w:t>23</w:t>
        </w:r>
        <w:r w:rsidR="002C527E">
          <w:rPr>
            <w:noProof/>
            <w:webHidden/>
          </w:rPr>
          <w:fldChar w:fldCharType="end"/>
        </w:r>
      </w:hyperlink>
    </w:p>
    <w:p w14:paraId="7F58291E" w14:textId="1277DBC4" w:rsidR="002C527E" w:rsidRDefault="00AD0A7D" w:rsidP="00C947B6">
      <w:pPr>
        <w:pStyle w:val="TableofFigures"/>
        <w:tabs>
          <w:tab w:val="right" w:leader="dot" w:pos="9120"/>
        </w:tabs>
        <w:spacing w:line="480" w:lineRule="auto"/>
        <w:rPr>
          <w:rFonts w:eastAsiaTheme="minorEastAsia"/>
          <w:noProof/>
        </w:rPr>
      </w:pPr>
      <w:hyperlink w:anchor="_Toc533974373" w:history="1">
        <w:r w:rsidR="002C527E" w:rsidRPr="003D1951">
          <w:rPr>
            <w:rStyle w:val="Hyperlink"/>
            <w:rFonts w:ascii="Times New Roman" w:hAnsi="Times New Roman" w:cs="Times New Roman"/>
            <w:b/>
            <w:noProof/>
          </w:rPr>
          <w:t>Figure 4. 17 Mean chlorophyll content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73 \h </w:instrText>
        </w:r>
        <w:r w:rsidR="002C527E">
          <w:rPr>
            <w:noProof/>
            <w:webHidden/>
          </w:rPr>
        </w:r>
        <w:r w:rsidR="002C527E">
          <w:rPr>
            <w:noProof/>
            <w:webHidden/>
          </w:rPr>
          <w:fldChar w:fldCharType="separate"/>
        </w:r>
        <w:r w:rsidR="002C527E">
          <w:rPr>
            <w:noProof/>
            <w:webHidden/>
          </w:rPr>
          <w:t>24</w:t>
        </w:r>
        <w:r w:rsidR="002C527E">
          <w:rPr>
            <w:noProof/>
            <w:webHidden/>
          </w:rPr>
          <w:fldChar w:fldCharType="end"/>
        </w:r>
      </w:hyperlink>
    </w:p>
    <w:p w14:paraId="742E6A04" w14:textId="31EF48EA" w:rsidR="002C527E" w:rsidRDefault="00AD0A7D" w:rsidP="00C947B6">
      <w:pPr>
        <w:pStyle w:val="TableofFigures"/>
        <w:tabs>
          <w:tab w:val="right" w:leader="dot" w:pos="9120"/>
        </w:tabs>
        <w:spacing w:line="480" w:lineRule="auto"/>
        <w:rPr>
          <w:rFonts w:eastAsiaTheme="minorEastAsia"/>
          <w:noProof/>
        </w:rPr>
      </w:pPr>
      <w:hyperlink w:anchor="_Toc533974374" w:history="1">
        <w:r w:rsidR="002C527E" w:rsidRPr="003D1951">
          <w:rPr>
            <w:rStyle w:val="Hyperlink"/>
            <w:rFonts w:ascii="Times New Roman" w:hAnsi="Times New Roman" w:cs="Times New Roman"/>
            <w:b/>
            <w:noProof/>
          </w:rPr>
          <w:t>Figure 4. 18 Mean Chlorophyll content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4 \h </w:instrText>
        </w:r>
        <w:r w:rsidR="002C527E">
          <w:rPr>
            <w:noProof/>
            <w:webHidden/>
          </w:rPr>
        </w:r>
        <w:r w:rsidR="002C527E">
          <w:rPr>
            <w:noProof/>
            <w:webHidden/>
          </w:rPr>
          <w:fldChar w:fldCharType="separate"/>
        </w:r>
        <w:r w:rsidR="002C527E">
          <w:rPr>
            <w:noProof/>
            <w:webHidden/>
          </w:rPr>
          <w:t>24</w:t>
        </w:r>
        <w:r w:rsidR="002C527E">
          <w:rPr>
            <w:noProof/>
            <w:webHidden/>
          </w:rPr>
          <w:fldChar w:fldCharType="end"/>
        </w:r>
      </w:hyperlink>
    </w:p>
    <w:p w14:paraId="33A6210D" w14:textId="0A8EBE52" w:rsidR="002C527E" w:rsidRDefault="00AD0A7D" w:rsidP="00C947B6">
      <w:pPr>
        <w:pStyle w:val="TableofFigures"/>
        <w:tabs>
          <w:tab w:val="right" w:leader="dot" w:pos="9120"/>
        </w:tabs>
        <w:spacing w:line="480" w:lineRule="auto"/>
        <w:rPr>
          <w:rFonts w:eastAsiaTheme="minorEastAsia"/>
          <w:noProof/>
        </w:rPr>
      </w:pPr>
      <w:hyperlink w:anchor="_Toc533974375" w:history="1">
        <w:r w:rsidR="002C527E" w:rsidRPr="003D1951">
          <w:rPr>
            <w:rStyle w:val="Hyperlink"/>
            <w:rFonts w:ascii="Times New Roman" w:hAnsi="Times New Roman" w:cs="Times New Roman"/>
            <w:b/>
            <w:noProof/>
          </w:rPr>
          <w:t>Figure 4.19 Mean Plant height at 7 DAE, 14DAE, 21 DAE, 28 DAE, 35 DAE and 42 DAE in variety Bg 360</w:t>
        </w:r>
        <w:r w:rsidR="002C527E">
          <w:rPr>
            <w:noProof/>
            <w:webHidden/>
          </w:rPr>
          <w:tab/>
        </w:r>
        <w:r w:rsidR="002C527E">
          <w:rPr>
            <w:noProof/>
            <w:webHidden/>
          </w:rPr>
          <w:fldChar w:fldCharType="begin"/>
        </w:r>
        <w:r w:rsidR="002C527E">
          <w:rPr>
            <w:noProof/>
            <w:webHidden/>
          </w:rPr>
          <w:instrText xml:space="preserve"> PAGEREF _Toc533974375 \h </w:instrText>
        </w:r>
        <w:r w:rsidR="002C527E">
          <w:rPr>
            <w:noProof/>
            <w:webHidden/>
          </w:rPr>
        </w:r>
        <w:r w:rsidR="002C527E">
          <w:rPr>
            <w:noProof/>
            <w:webHidden/>
          </w:rPr>
          <w:fldChar w:fldCharType="separate"/>
        </w:r>
        <w:r w:rsidR="002C527E">
          <w:rPr>
            <w:noProof/>
            <w:webHidden/>
          </w:rPr>
          <w:t>26</w:t>
        </w:r>
        <w:r w:rsidR="002C527E">
          <w:rPr>
            <w:noProof/>
            <w:webHidden/>
          </w:rPr>
          <w:fldChar w:fldCharType="end"/>
        </w:r>
      </w:hyperlink>
    </w:p>
    <w:p w14:paraId="074EC478" w14:textId="5286ABB3" w:rsidR="002C527E" w:rsidRDefault="00AD0A7D" w:rsidP="00C947B6">
      <w:pPr>
        <w:pStyle w:val="TableofFigures"/>
        <w:tabs>
          <w:tab w:val="right" w:leader="dot" w:pos="9120"/>
        </w:tabs>
        <w:spacing w:line="480" w:lineRule="auto"/>
        <w:rPr>
          <w:rFonts w:eastAsiaTheme="minorEastAsia"/>
          <w:noProof/>
        </w:rPr>
      </w:pPr>
      <w:hyperlink w:anchor="_Toc533974376" w:history="1">
        <w:r w:rsidR="002C527E" w:rsidRPr="003D1951">
          <w:rPr>
            <w:rStyle w:val="Hyperlink"/>
            <w:rFonts w:ascii="Times New Roman" w:hAnsi="Times New Roman" w:cs="Times New Roman"/>
            <w:b/>
            <w:noProof/>
          </w:rPr>
          <w:t>Figure 4.20 Mean Plant height at 7 DAE, 14DAE, 21 DAE, 28 DAE, 35 DAE and 42 DAE in variety Bg 374</w:t>
        </w:r>
        <w:r w:rsidR="002C527E">
          <w:rPr>
            <w:noProof/>
            <w:webHidden/>
          </w:rPr>
          <w:tab/>
        </w:r>
        <w:r w:rsidR="002C527E">
          <w:rPr>
            <w:noProof/>
            <w:webHidden/>
          </w:rPr>
          <w:fldChar w:fldCharType="begin"/>
        </w:r>
        <w:r w:rsidR="002C527E">
          <w:rPr>
            <w:noProof/>
            <w:webHidden/>
          </w:rPr>
          <w:instrText xml:space="preserve"> PAGEREF _Toc533974376 \h </w:instrText>
        </w:r>
        <w:r w:rsidR="002C527E">
          <w:rPr>
            <w:noProof/>
            <w:webHidden/>
          </w:rPr>
        </w:r>
        <w:r w:rsidR="002C527E">
          <w:rPr>
            <w:noProof/>
            <w:webHidden/>
          </w:rPr>
          <w:fldChar w:fldCharType="separate"/>
        </w:r>
        <w:r w:rsidR="002C527E">
          <w:rPr>
            <w:noProof/>
            <w:webHidden/>
          </w:rPr>
          <w:t>27</w:t>
        </w:r>
        <w:r w:rsidR="002C527E">
          <w:rPr>
            <w:noProof/>
            <w:webHidden/>
          </w:rPr>
          <w:fldChar w:fldCharType="end"/>
        </w:r>
      </w:hyperlink>
    </w:p>
    <w:p w14:paraId="73D3F3C7" w14:textId="09F120A7" w:rsidR="002C527E" w:rsidRDefault="00AD0A7D" w:rsidP="00C947B6">
      <w:pPr>
        <w:pStyle w:val="TableofFigures"/>
        <w:tabs>
          <w:tab w:val="right" w:leader="dot" w:pos="9120"/>
        </w:tabs>
        <w:spacing w:line="480" w:lineRule="auto"/>
        <w:rPr>
          <w:rFonts w:eastAsiaTheme="minorEastAsia"/>
          <w:noProof/>
        </w:rPr>
      </w:pPr>
      <w:hyperlink w:anchor="_Toc533974377" w:history="1">
        <w:r w:rsidR="002C527E" w:rsidRPr="003D1951">
          <w:rPr>
            <w:rStyle w:val="Hyperlink"/>
            <w:rFonts w:ascii="Times New Roman" w:hAnsi="Times New Roman" w:cs="Times New Roman"/>
            <w:b/>
            <w:noProof/>
          </w:rPr>
          <w:t>Figure 4. 21 Ground Cover percentage at 7 DAE, 14DAE, 21 DAE, 28 DAE, 35 DAE and 42 DAE in the variety Bg 360</w:t>
        </w:r>
        <w:r w:rsidR="002C527E">
          <w:rPr>
            <w:noProof/>
            <w:webHidden/>
          </w:rPr>
          <w:tab/>
        </w:r>
        <w:r w:rsidR="002C527E">
          <w:rPr>
            <w:noProof/>
            <w:webHidden/>
          </w:rPr>
          <w:fldChar w:fldCharType="begin"/>
        </w:r>
        <w:r w:rsidR="002C527E">
          <w:rPr>
            <w:noProof/>
            <w:webHidden/>
          </w:rPr>
          <w:instrText xml:space="preserve"> PAGEREF _Toc533974377 \h </w:instrText>
        </w:r>
        <w:r w:rsidR="002C527E">
          <w:rPr>
            <w:noProof/>
            <w:webHidden/>
          </w:rPr>
        </w:r>
        <w:r w:rsidR="002C527E">
          <w:rPr>
            <w:noProof/>
            <w:webHidden/>
          </w:rPr>
          <w:fldChar w:fldCharType="separate"/>
        </w:r>
        <w:r w:rsidR="002C527E">
          <w:rPr>
            <w:noProof/>
            <w:webHidden/>
          </w:rPr>
          <w:t>28</w:t>
        </w:r>
        <w:r w:rsidR="002C527E">
          <w:rPr>
            <w:noProof/>
            <w:webHidden/>
          </w:rPr>
          <w:fldChar w:fldCharType="end"/>
        </w:r>
      </w:hyperlink>
    </w:p>
    <w:p w14:paraId="253BFE60" w14:textId="41D3224A" w:rsidR="002C527E" w:rsidRDefault="00AD0A7D" w:rsidP="00C947B6">
      <w:pPr>
        <w:pStyle w:val="TableofFigures"/>
        <w:tabs>
          <w:tab w:val="right" w:leader="dot" w:pos="9120"/>
        </w:tabs>
        <w:spacing w:line="480" w:lineRule="auto"/>
        <w:rPr>
          <w:rFonts w:eastAsiaTheme="minorEastAsia"/>
          <w:noProof/>
        </w:rPr>
      </w:pPr>
      <w:hyperlink w:anchor="_Toc533974378" w:history="1">
        <w:r w:rsidR="002C527E" w:rsidRPr="003D1951">
          <w:rPr>
            <w:rStyle w:val="Hyperlink"/>
            <w:rFonts w:ascii="Times New Roman" w:hAnsi="Times New Roman" w:cs="Times New Roman"/>
            <w:b/>
            <w:noProof/>
          </w:rPr>
          <w:t>Figure 4. 22 Ground Cover percentage at 7 DAE, 14DAE, 21 DAE, 28 DAE, 35 DAE and 42 DAE in the variety Bg 374</w:t>
        </w:r>
        <w:r w:rsidR="002C527E">
          <w:rPr>
            <w:noProof/>
            <w:webHidden/>
          </w:rPr>
          <w:tab/>
        </w:r>
        <w:r w:rsidR="002C527E">
          <w:rPr>
            <w:noProof/>
            <w:webHidden/>
          </w:rPr>
          <w:fldChar w:fldCharType="begin"/>
        </w:r>
        <w:r w:rsidR="002C527E">
          <w:rPr>
            <w:noProof/>
            <w:webHidden/>
          </w:rPr>
          <w:instrText xml:space="preserve"> PAGEREF _Toc533974378 \h </w:instrText>
        </w:r>
        <w:r w:rsidR="002C527E">
          <w:rPr>
            <w:noProof/>
            <w:webHidden/>
          </w:rPr>
        </w:r>
        <w:r w:rsidR="002C527E">
          <w:rPr>
            <w:noProof/>
            <w:webHidden/>
          </w:rPr>
          <w:fldChar w:fldCharType="separate"/>
        </w:r>
        <w:r w:rsidR="002C527E">
          <w:rPr>
            <w:noProof/>
            <w:webHidden/>
          </w:rPr>
          <w:t>29</w:t>
        </w:r>
        <w:r w:rsidR="002C527E">
          <w:rPr>
            <w:noProof/>
            <w:webHidden/>
          </w:rPr>
          <w:fldChar w:fldCharType="end"/>
        </w:r>
      </w:hyperlink>
    </w:p>
    <w:p w14:paraId="099A5DB4" w14:textId="0814084C" w:rsidR="002C527E" w:rsidRDefault="00AD0A7D" w:rsidP="00C947B6">
      <w:pPr>
        <w:pStyle w:val="TableofFigures"/>
        <w:tabs>
          <w:tab w:val="right" w:leader="dot" w:pos="9120"/>
        </w:tabs>
        <w:spacing w:line="480" w:lineRule="auto"/>
        <w:rPr>
          <w:rFonts w:eastAsiaTheme="minorEastAsia"/>
          <w:noProof/>
        </w:rPr>
      </w:pPr>
      <w:hyperlink w:anchor="_Toc533974379" w:history="1">
        <w:r w:rsidR="002C527E" w:rsidRPr="003D1951">
          <w:rPr>
            <w:rStyle w:val="Hyperlink"/>
            <w:rFonts w:ascii="Times New Roman" w:hAnsi="Times New Roman" w:cs="Times New Roman"/>
            <w:b/>
            <w:noProof/>
          </w:rPr>
          <w:t>Figure 4. 23 Number of plant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variety Bg 360</w:t>
        </w:r>
        <w:r w:rsidR="002C527E">
          <w:rPr>
            <w:noProof/>
            <w:webHidden/>
          </w:rPr>
          <w:tab/>
        </w:r>
        <w:r w:rsidR="002C527E">
          <w:rPr>
            <w:noProof/>
            <w:webHidden/>
          </w:rPr>
          <w:fldChar w:fldCharType="begin"/>
        </w:r>
        <w:r w:rsidR="002C527E">
          <w:rPr>
            <w:noProof/>
            <w:webHidden/>
          </w:rPr>
          <w:instrText xml:space="preserve"> PAGEREF _Toc533974379 \h </w:instrText>
        </w:r>
        <w:r w:rsidR="002C527E">
          <w:rPr>
            <w:noProof/>
            <w:webHidden/>
          </w:rPr>
        </w:r>
        <w:r w:rsidR="002C527E">
          <w:rPr>
            <w:noProof/>
            <w:webHidden/>
          </w:rPr>
          <w:fldChar w:fldCharType="separate"/>
        </w:r>
        <w:r w:rsidR="002C527E">
          <w:rPr>
            <w:noProof/>
            <w:webHidden/>
          </w:rPr>
          <w:t>30</w:t>
        </w:r>
        <w:r w:rsidR="002C527E">
          <w:rPr>
            <w:noProof/>
            <w:webHidden/>
          </w:rPr>
          <w:fldChar w:fldCharType="end"/>
        </w:r>
      </w:hyperlink>
    </w:p>
    <w:p w14:paraId="0209780B" w14:textId="2DF965EB" w:rsidR="002C527E" w:rsidRDefault="00AD0A7D" w:rsidP="00C947B6">
      <w:pPr>
        <w:pStyle w:val="TableofFigures"/>
        <w:tabs>
          <w:tab w:val="right" w:leader="dot" w:pos="9120"/>
        </w:tabs>
        <w:spacing w:line="480" w:lineRule="auto"/>
        <w:rPr>
          <w:rFonts w:eastAsiaTheme="minorEastAsia"/>
          <w:noProof/>
        </w:rPr>
      </w:pPr>
      <w:hyperlink w:anchor="_Toc533974380" w:history="1">
        <w:r w:rsidR="002C527E" w:rsidRPr="003D1951">
          <w:rPr>
            <w:rStyle w:val="Hyperlink"/>
            <w:b/>
            <w:noProof/>
          </w:rPr>
          <w:t xml:space="preserve">Figure 4. 24 </w:t>
        </w:r>
        <w:r w:rsidR="002C527E" w:rsidRPr="003D1951">
          <w:rPr>
            <w:rStyle w:val="Hyperlink"/>
            <w:rFonts w:ascii="Times New Roman" w:hAnsi="Times New Roman" w:cs="Times New Roman"/>
            <w:b/>
            <w:noProof/>
          </w:rPr>
          <w:t>Number of plant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variety Bg 374</w:t>
        </w:r>
        <w:r w:rsidR="002C527E">
          <w:rPr>
            <w:noProof/>
            <w:webHidden/>
          </w:rPr>
          <w:tab/>
        </w:r>
        <w:r w:rsidR="002C527E">
          <w:rPr>
            <w:noProof/>
            <w:webHidden/>
          </w:rPr>
          <w:fldChar w:fldCharType="begin"/>
        </w:r>
        <w:r w:rsidR="002C527E">
          <w:rPr>
            <w:noProof/>
            <w:webHidden/>
          </w:rPr>
          <w:instrText xml:space="preserve"> PAGEREF _Toc533974380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404EF392" w14:textId="01E048C6" w:rsidR="002C527E" w:rsidRDefault="00AD0A7D" w:rsidP="00C947B6">
      <w:pPr>
        <w:pStyle w:val="TableofFigures"/>
        <w:tabs>
          <w:tab w:val="right" w:leader="dot" w:pos="9120"/>
        </w:tabs>
        <w:spacing w:line="480" w:lineRule="auto"/>
        <w:rPr>
          <w:rFonts w:eastAsiaTheme="minorEastAsia"/>
          <w:noProof/>
        </w:rPr>
      </w:pPr>
      <w:hyperlink w:anchor="_Toc533974381" w:history="1">
        <w:r w:rsidR="002C527E" w:rsidRPr="003D1951">
          <w:rPr>
            <w:rStyle w:val="Hyperlink"/>
            <w:noProof/>
          </w:rPr>
          <w:t>Figure 4. 25</w:t>
        </w:r>
        <w:r w:rsidR="002C527E">
          <w:rPr>
            <w:noProof/>
            <w:webHidden/>
          </w:rPr>
          <w:tab/>
        </w:r>
        <w:r w:rsidR="002C527E">
          <w:rPr>
            <w:noProof/>
            <w:webHidden/>
          </w:rPr>
          <w:fldChar w:fldCharType="begin"/>
        </w:r>
        <w:r w:rsidR="002C527E">
          <w:rPr>
            <w:noProof/>
            <w:webHidden/>
          </w:rPr>
          <w:instrText xml:space="preserve"> PAGEREF _Toc533974381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2FE2FD03" w14:textId="22FD82EA" w:rsidR="002C527E" w:rsidRDefault="00AD0A7D" w:rsidP="00C947B6">
      <w:pPr>
        <w:pStyle w:val="TableofFigures"/>
        <w:tabs>
          <w:tab w:val="right" w:leader="dot" w:pos="9120"/>
        </w:tabs>
        <w:spacing w:line="480" w:lineRule="auto"/>
        <w:rPr>
          <w:rFonts w:eastAsiaTheme="minorEastAsia"/>
          <w:noProof/>
        </w:rPr>
      </w:pPr>
      <w:hyperlink w:anchor="_Toc533974382" w:history="1">
        <w:r w:rsidR="002C527E" w:rsidRPr="003D1951">
          <w:rPr>
            <w:rStyle w:val="Hyperlink"/>
            <w:noProof/>
          </w:rPr>
          <w:t>Figure 4. 26</w:t>
        </w:r>
        <w:r w:rsidR="002C527E">
          <w:rPr>
            <w:noProof/>
            <w:webHidden/>
          </w:rPr>
          <w:tab/>
        </w:r>
        <w:r w:rsidR="002C527E">
          <w:rPr>
            <w:noProof/>
            <w:webHidden/>
          </w:rPr>
          <w:fldChar w:fldCharType="begin"/>
        </w:r>
        <w:r w:rsidR="002C527E">
          <w:rPr>
            <w:noProof/>
            <w:webHidden/>
          </w:rPr>
          <w:instrText xml:space="preserve"> PAGEREF _Toc533974382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321125D2" w14:textId="26F6030B" w:rsidR="002C527E" w:rsidRDefault="00AD0A7D" w:rsidP="00C947B6">
      <w:pPr>
        <w:pStyle w:val="TableofFigures"/>
        <w:tabs>
          <w:tab w:val="right" w:leader="dot" w:pos="9120"/>
        </w:tabs>
        <w:spacing w:line="480" w:lineRule="auto"/>
        <w:rPr>
          <w:rFonts w:eastAsiaTheme="minorEastAsia"/>
          <w:noProof/>
        </w:rPr>
      </w:pPr>
      <w:hyperlink w:anchor="_Toc533974383" w:history="1">
        <w:r w:rsidR="002C527E" w:rsidRPr="003D1951">
          <w:rPr>
            <w:rStyle w:val="Hyperlink"/>
            <w:rFonts w:ascii="Times New Roman" w:hAnsi="Times New Roman" w:cs="Times New Roman"/>
            <w:b/>
            <w:noProof/>
          </w:rPr>
          <w:t>Figure 4. 27 Number of tiller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Bg 360</w:t>
        </w:r>
        <w:r w:rsidR="002C527E">
          <w:rPr>
            <w:noProof/>
            <w:webHidden/>
          </w:rPr>
          <w:tab/>
        </w:r>
        <w:r w:rsidR="002C527E">
          <w:rPr>
            <w:noProof/>
            <w:webHidden/>
          </w:rPr>
          <w:fldChar w:fldCharType="begin"/>
        </w:r>
        <w:r w:rsidR="002C527E">
          <w:rPr>
            <w:noProof/>
            <w:webHidden/>
          </w:rPr>
          <w:instrText xml:space="preserve"> PAGEREF _Toc533974383 \h </w:instrText>
        </w:r>
        <w:r w:rsidR="002C527E">
          <w:rPr>
            <w:noProof/>
            <w:webHidden/>
          </w:rPr>
        </w:r>
        <w:r w:rsidR="002C527E">
          <w:rPr>
            <w:noProof/>
            <w:webHidden/>
          </w:rPr>
          <w:fldChar w:fldCharType="separate"/>
        </w:r>
        <w:r w:rsidR="002C527E">
          <w:rPr>
            <w:noProof/>
            <w:webHidden/>
          </w:rPr>
          <w:t>32</w:t>
        </w:r>
        <w:r w:rsidR="002C527E">
          <w:rPr>
            <w:noProof/>
            <w:webHidden/>
          </w:rPr>
          <w:fldChar w:fldCharType="end"/>
        </w:r>
      </w:hyperlink>
    </w:p>
    <w:p w14:paraId="56E4B8F0" w14:textId="2E180664" w:rsidR="002C527E" w:rsidRDefault="00AD0A7D" w:rsidP="00C947B6">
      <w:pPr>
        <w:pStyle w:val="TableofFigures"/>
        <w:tabs>
          <w:tab w:val="right" w:leader="dot" w:pos="9120"/>
        </w:tabs>
        <w:spacing w:line="480" w:lineRule="auto"/>
        <w:rPr>
          <w:rFonts w:eastAsiaTheme="minorEastAsia"/>
          <w:noProof/>
        </w:rPr>
      </w:pPr>
      <w:hyperlink w:anchor="_Toc533974384" w:history="1">
        <w:r w:rsidR="002C527E" w:rsidRPr="003D1951">
          <w:rPr>
            <w:rStyle w:val="Hyperlink"/>
            <w:rFonts w:ascii="Times New Roman" w:hAnsi="Times New Roman" w:cs="Times New Roman"/>
            <w:b/>
            <w:noProof/>
          </w:rPr>
          <w:t>Figure 4. 28 Number of tiller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Bg 360</w:t>
        </w:r>
        <w:r w:rsidR="002C527E">
          <w:rPr>
            <w:noProof/>
            <w:webHidden/>
          </w:rPr>
          <w:tab/>
        </w:r>
        <w:r w:rsidR="002C527E">
          <w:rPr>
            <w:noProof/>
            <w:webHidden/>
          </w:rPr>
          <w:fldChar w:fldCharType="begin"/>
        </w:r>
        <w:r w:rsidR="002C527E">
          <w:rPr>
            <w:noProof/>
            <w:webHidden/>
          </w:rPr>
          <w:instrText xml:space="preserve"> PAGEREF _Toc533974384 \h </w:instrText>
        </w:r>
        <w:r w:rsidR="002C527E">
          <w:rPr>
            <w:noProof/>
            <w:webHidden/>
          </w:rPr>
        </w:r>
        <w:r w:rsidR="002C527E">
          <w:rPr>
            <w:noProof/>
            <w:webHidden/>
          </w:rPr>
          <w:fldChar w:fldCharType="separate"/>
        </w:r>
        <w:r w:rsidR="002C527E">
          <w:rPr>
            <w:noProof/>
            <w:webHidden/>
          </w:rPr>
          <w:t>33</w:t>
        </w:r>
        <w:r w:rsidR="002C527E">
          <w:rPr>
            <w:noProof/>
            <w:webHidden/>
          </w:rPr>
          <w:fldChar w:fldCharType="end"/>
        </w:r>
      </w:hyperlink>
    </w:p>
    <w:p w14:paraId="1809CE39" w14:textId="529C3C7F" w:rsidR="00F44353" w:rsidRPr="006D4395" w:rsidRDefault="002C527E" w:rsidP="00C947B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r w:rsidR="00F44353" w:rsidRPr="006D4395">
        <w:rPr>
          <w:rFonts w:ascii="Times New Roman" w:hAnsi="Times New Roman" w:cs="Times New Roman"/>
          <w:b/>
          <w:sz w:val="24"/>
          <w:szCs w:val="24"/>
        </w:rPr>
        <w:br w:type="page"/>
      </w:r>
    </w:p>
    <w:p w14:paraId="60C24D29" w14:textId="057B441C" w:rsidR="00E21FAB" w:rsidRPr="00E21FAB" w:rsidRDefault="0076448C" w:rsidP="00C947B6">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r w:rsidRPr="00E771B1">
        <w:rPr>
          <w:rFonts w:ascii="Times New Roman" w:hAnsi="Times New Roman" w:cs="Times New Roman"/>
          <w:b/>
          <w:color w:val="auto"/>
        </w:rPr>
        <w:t>4.1.1 Seedling Growth Parameters</w:t>
      </w:r>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8048" behindDoc="0" locked="0" layoutInCell="1" allowOverlap="1" wp14:anchorId="474202D7" wp14:editId="7295E0E3">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2C527E" w14:paraId="400CEDC0" w14:textId="77777777" w:rsidTr="006744A5">
                              <w:trPr>
                                <w:trHeight w:val="170"/>
                              </w:trPr>
                              <w:tc>
                                <w:tcPr>
                                  <w:tcW w:w="1560" w:type="dxa"/>
                                  <w:vAlign w:val="center"/>
                                </w:tcPr>
                                <w:p w14:paraId="523A7117" w14:textId="0291EEC9"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2C527E" w:rsidRDefault="002C52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202D7" id="_x0000_t202" coordsize="21600,21600" o:spt="202" path="m,l,21600r21600,l21600,xe">
                <v:stroke joinstyle="miter"/>
                <v:path gradientshapeok="t" o:connecttype="rect"/>
              </v:shapetype>
              <v:shape id="Text Box 27" o:spid="_x0000_s1026" type="#_x0000_t202" style="position:absolute;left:0;text-align:left;margin-left:1.15pt;margin-top:360.35pt;width:430.2pt;height:52.8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fKzLgIAAFM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2C527E" w14:paraId="400CEDC0" w14:textId="77777777" w:rsidTr="006744A5">
                        <w:trPr>
                          <w:trHeight w:val="170"/>
                        </w:trPr>
                        <w:tc>
                          <w:tcPr>
                            <w:tcW w:w="1560" w:type="dxa"/>
                            <w:vAlign w:val="center"/>
                          </w:tcPr>
                          <w:p w14:paraId="523A7117" w14:textId="0291EEC9"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2C527E" w:rsidRDefault="002C527E"/>
                  </w:txbxContent>
                </v:textbox>
                <w10:wrap anchorx="margin"/>
              </v:shape>
            </w:pict>
          </mc:Fallback>
        </mc:AlternateContent>
      </w:r>
      <w:r w:rsidR="009A02B6">
        <w:rPr>
          <w:noProof/>
        </w:rPr>
        <w:drawing>
          <wp:inline distT="0" distB="0" distL="0" distR="0" wp14:anchorId="7B672BB2" wp14:editId="7AE1508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6773EA3F" w:rsidR="00402D81" w:rsidRPr="008260B1" w:rsidRDefault="00A0476D" w:rsidP="00A0476D">
      <w:pPr>
        <w:pStyle w:val="Caption"/>
        <w:rPr>
          <w:rFonts w:ascii="Times New Roman" w:hAnsi="Times New Roman" w:cs="Times New Roman"/>
          <w:b/>
          <w:i w:val="0"/>
          <w:color w:val="auto"/>
          <w:sz w:val="24"/>
          <w:szCs w:val="24"/>
        </w:rPr>
      </w:pPr>
      <w:bookmarkStart w:id="2" w:name="_Toc533923406"/>
      <w:bookmarkStart w:id="3" w:name="_Toc53397435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2"/>
      <w:bookmarkEnd w:id="3"/>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46976" behindDoc="0" locked="0" layoutInCell="1" allowOverlap="1" wp14:anchorId="7A55CE4D" wp14:editId="30DA941F">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80096" behindDoc="0" locked="0" layoutInCell="1" allowOverlap="1" wp14:anchorId="59C396F1" wp14:editId="4C713DB5">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2C527E" w14:paraId="2CCED92E" w14:textId="77777777" w:rsidTr="006744A5">
                              <w:trPr>
                                <w:trHeight w:val="170"/>
                              </w:trPr>
                              <w:tc>
                                <w:tcPr>
                                  <w:tcW w:w="1423" w:type="dxa"/>
                                  <w:vAlign w:val="center"/>
                                </w:tcPr>
                                <w:p w14:paraId="50B6EF6A" w14:textId="3382432D"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2C527E" w:rsidRPr="00347166" w:rsidRDefault="002C527E"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2C527E" w:rsidRDefault="002C527E"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27" type="#_x0000_t202" style="position:absolute;margin-left:0;margin-top:12.2pt;width:430.2pt;height:52.8pt;z-index:251780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jNMA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2C527E" w14:paraId="2CCED92E" w14:textId="77777777" w:rsidTr="006744A5">
                        <w:trPr>
                          <w:trHeight w:val="170"/>
                        </w:trPr>
                        <w:tc>
                          <w:tcPr>
                            <w:tcW w:w="1423" w:type="dxa"/>
                            <w:vAlign w:val="center"/>
                          </w:tcPr>
                          <w:p w14:paraId="50B6EF6A" w14:textId="3382432D"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2C527E" w:rsidRPr="00347166" w:rsidRDefault="002C527E"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2C527E" w:rsidRDefault="002C527E"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79F3BE7" w:rsidR="00A0476D" w:rsidRDefault="00A0476D" w:rsidP="00723208">
      <w:pPr>
        <w:spacing w:line="480" w:lineRule="auto"/>
        <w:rPr>
          <w:rFonts w:ascii="Times New Roman" w:hAnsi="Times New Roman" w:cs="Times New Roman"/>
          <w:b/>
          <w:sz w:val="24"/>
          <w:szCs w:val="24"/>
        </w:rPr>
      </w:pPr>
      <w:bookmarkStart w:id="4" w:name="_Toc533923407"/>
      <w:bookmarkStart w:id="5" w:name="_Toc53397435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4"/>
      <w:bookmarkEnd w:id="5"/>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5168" behindDoc="0" locked="0" layoutInCell="1" allowOverlap="1" wp14:anchorId="2E0C1B6C" wp14:editId="2F59176E">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50C0D24A" wp14:editId="07E4A62A">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2C527E" w:rsidRDefault="002C527E"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28" type="#_x0000_t202" style="position:absolute;margin-left:169.45pt;margin-top:18.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" filled="f" stroked="f" strokeweight=".5pt">
                <v:textbox>
                  <w:txbxContent>
                    <w:p w14:paraId="7FDCE11D" w14:textId="77777777" w:rsidR="002C527E" w:rsidRDefault="002C527E"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C60B60F" wp14:editId="69C74C82">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29" type="#_x0000_t202" style="position:absolute;margin-left:115.45pt;margin-top:16.5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" filled="f" stroked="f" strokeweight=".5pt">
                <v:textbox>
                  <w:txbxContent>
                    <w:p w14:paraId="210390E6" w14:textId="0A534B55" w:rsidR="002C527E" w:rsidRDefault="002C527E">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8768" behindDoc="0" locked="0" layoutInCell="1" allowOverlap="1" wp14:anchorId="7E58A82A" wp14:editId="1DCEFA5C">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2C527E" w:rsidRDefault="002C527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30" type="#_x0000_t202" style="position:absolute;margin-left:371.05pt;margin-top:.7pt;width:19.2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IhrlgUwAgAAVwQAAA4AAAAAAAAAAAAAAAAA&#10;LgIAAGRycy9lMm9Eb2MueG1sUEsBAi0AFAAGAAgAAAAhAFxWStzhAAAACAEAAA8AAAAAAAAAAAAA&#10;AAAAigQAAGRycy9kb3ducmV2LnhtbFBLBQYAAAAABAAEAPMAAACYBQAAAAA=&#10;" filled="f" stroked="f" strokeweight=".5pt">
                <v:textbox>
                  <w:txbxContent>
                    <w:p w14:paraId="3BA39B07" w14:textId="77777777" w:rsidR="002C527E" w:rsidRDefault="002C527E"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0416C9DE" wp14:editId="28675AD0">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2C527E" w:rsidRDefault="002C527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31" type="#_x0000_t202" style="position:absolute;margin-left:264.85pt;margin-top:13.9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SJmLwIAAFc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LGzuoTtidg346vOXrBmt4ZD68MIfjgGXjiIdnPKQCzAVniZIa3K+/6aM/soRWSlocr5L6nwfm&#10;BCXqu0H+vowmEY2QLpPpZ4SDuFvL7tZiDvoecIJHuEyWJzH6B3URpQP9ipuwilnRxAzH3CUNF/E+&#10;9EOPm8TFapWccAItC49mY3kMHVGNCG+7V+bsmYaA/D3BZRBZ8Y6N3rfnY3UIIJtEVcS5R/UMP05v&#10;YvC8aXE9bu/J6+1/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c2UiZi8CAABXBAAADgAAAAAAAAAAAAAAAAAu&#10;AgAAZHJzL2Uyb0RvYy54bWxQSwECLQAUAAYACAAAACEA7Zbzd+EAAAAJAQAADwAAAAAAAAAAAAAA&#10;AACJBAAAZHJzL2Rvd25yZXYueG1sUEsFBgAAAAAEAAQA8wAAAJcFAAAAAA==&#10;" filled="f" stroked="f" strokeweight=".5pt">
                <v:textbox>
                  <w:txbxContent>
                    <w:p w14:paraId="6AF6679D" w14:textId="5921D790" w:rsidR="002C527E" w:rsidRDefault="002C527E"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0DC1336" w:rsidR="008260B1" w:rsidRDefault="008260B1" w:rsidP="008260B1">
      <w:pPr>
        <w:spacing w:line="480" w:lineRule="auto"/>
        <w:rPr>
          <w:rFonts w:ascii="Times New Roman" w:hAnsi="Times New Roman" w:cs="Times New Roman"/>
          <w:b/>
          <w:sz w:val="24"/>
          <w:szCs w:val="24"/>
        </w:rPr>
      </w:pPr>
      <w:bookmarkStart w:id="6" w:name="_Toc533923408"/>
      <w:bookmarkStart w:id="7" w:name="_Toc533974359"/>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6"/>
      <w:bookmarkEnd w:id="7"/>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60288" behindDoc="0" locked="0" layoutInCell="1" allowOverlap="1" wp14:anchorId="5E2F7747" wp14:editId="2013AAAA">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17F9C9D9" wp14:editId="2D871214">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32" type="#_x0000_t202" style="position:absolute;margin-left:152.65pt;margin-top:13.3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PekLgIAAFk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55c1thSfsJ2ljp9OCOXJWZYCedfhIUgMDZE7p9xFBWhF50tzvZkf/3NH/LBE6KcNRBYxt3Pg7CK&#10;s+q7BoNfBqNRUGS8jMafAzT2NrK9jehD/UDQ8ADPychohnxfXczCUv2Kt7AIXRESWqJ3xv3FfPCd&#10;7PGWpFosYhI0aIRf6bWRoXRANSC8aV+FNWcaPPh7oosUxfQdG11ux8fi4KkoI1UB5w7VM/zQbyT7&#10;/NbCA7m9x6y3f4T5bwA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NiI96QuAgAAWQQAAA4AAAAAAAAAAAAAAAAALgIA&#10;AGRycy9lMm9Eb2MueG1sUEsBAi0AFAAGAAgAAAAhAAifNCLgAAAACQEAAA8AAAAAAAAAAAAAAAAA&#10;iAQAAGRycy9kb3ducmV2LnhtbFBLBQYAAAAABAAEAPMAAACVBQAAAAA=&#10;" filled="f" stroked="f" strokeweight=".5pt">
                <v:textbox>
                  <w:txbxContent>
                    <w:p w14:paraId="315D0788" w14:textId="645C981D" w:rsidR="002C527E" w:rsidRDefault="002C527E">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491F5412" wp14:editId="31CD4655">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2C527E" w:rsidRDefault="002C527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33" type="#_x0000_t202" style="position:absolute;margin-left:287.65pt;margin-top:7.1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" filled="f" stroked="f" strokeweight=".5pt">
                <v:textbox>
                  <w:txbxContent>
                    <w:p w14:paraId="3C155C96" w14:textId="4DB8FC7C" w:rsidR="002C527E" w:rsidRDefault="002C527E"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03D61707" wp14:editId="2B100625">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2C527E" w:rsidRDefault="002C527E"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034" type="#_x0000_t202" style="position:absolute;margin-left:182.65pt;margin-top:19.7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ECLgIAAFk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" filled="f" stroked="f" strokeweight=".5pt">
                <v:textbox>
                  <w:txbxContent>
                    <w:p w14:paraId="40AC165C" w14:textId="2D980E9B" w:rsidR="002C527E" w:rsidRDefault="002C527E"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6D9DFDF5" wp14:editId="20C87610">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2C527E" w:rsidRDefault="002C527E"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035" type="#_x0000_t202" style="position:absolute;margin-left:383.05pt;margin-top:23.5pt;width:27.6pt;height:18.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9VnLQIAAFk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" filled="f" stroked="f" strokeweight=".5pt">
                <v:textbox>
                  <w:txbxContent>
                    <w:p w14:paraId="476FCD51" w14:textId="54D531FC" w:rsidR="002C527E" w:rsidRDefault="002C527E"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2D7725AC" wp14:editId="4565F54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2C527E" w:rsidRDefault="002C527E" w:rsidP="00FE606E">
                            <w:pPr>
                              <w:spacing w:line="480" w:lineRule="auto"/>
                              <w:rPr>
                                <w:rFonts w:ascii="Times New Roman" w:hAnsi="Times New Roman" w:cs="Times New Roman"/>
                                <w:sz w:val="24"/>
                                <w:szCs w:val="24"/>
                              </w:rPr>
                            </w:pPr>
                          </w:p>
                          <w:p w14:paraId="02B8069A" w14:textId="77777777" w:rsidR="002C527E" w:rsidRDefault="002C52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036" type="#_x0000_t202" style="position:absolute;margin-left:5.05pt;margin-top:1.5pt;width:448.2pt;height:70.2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B5rCN0MCAACD&#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2C527E" w:rsidRDefault="002C527E" w:rsidP="00FE606E">
                      <w:pPr>
                        <w:spacing w:line="480" w:lineRule="auto"/>
                        <w:rPr>
                          <w:rFonts w:ascii="Times New Roman" w:hAnsi="Times New Roman" w:cs="Times New Roman"/>
                          <w:sz w:val="24"/>
                          <w:szCs w:val="24"/>
                        </w:rPr>
                      </w:pPr>
                    </w:p>
                    <w:p w14:paraId="02B8069A" w14:textId="77777777" w:rsidR="002C527E" w:rsidRDefault="002C527E"/>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58C09AA9" w:rsidR="008260B1" w:rsidRDefault="008260B1" w:rsidP="008260B1">
      <w:pPr>
        <w:pStyle w:val="Caption"/>
        <w:spacing w:line="480" w:lineRule="auto"/>
        <w:rPr>
          <w:rFonts w:ascii="Times New Roman" w:hAnsi="Times New Roman" w:cs="Times New Roman"/>
          <w:b/>
          <w:i w:val="0"/>
          <w:color w:val="auto"/>
          <w:sz w:val="24"/>
          <w:szCs w:val="24"/>
        </w:rPr>
      </w:pPr>
      <w:bookmarkStart w:id="8" w:name="_Toc533923409"/>
      <w:bookmarkStart w:id="9" w:name="_Toc533974360"/>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8"/>
      <w:bookmarkEnd w:id="9"/>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6960" behindDoc="0" locked="0" layoutInCell="1" allowOverlap="1" wp14:anchorId="190BA099" wp14:editId="737F070B">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037" type="#_x0000_t202" style="position:absolute;margin-left:94.9pt;margin-top:240.9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zqI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cseG8qPWM9SJxBn5KLEEEvh/KuwUATmhsr9C46iIjSjk8XZjuyvv/lDPohClLMGCsu4+7kX&#10;VnFWfdeg8L4/GgVJxsvo5naAi72ObK4jel8/EkQMljBdNEO+r85mYal+w2OYh64ICS3RO+P+bD76&#10;Tvd4TFLN5zEJIjTCL/XKyFA6wBogXrdvwpoTDx4EPtNZi2LygY4utyNkvvdUlJGrAHSH6gl/CDiy&#10;fXps4YVc32PW+1/C7DcA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BlozqILwIAAFoEAAAOAAAAAAAAAAAAAAAAAC4C&#10;AABkcnMvZTJvRG9jLnhtbFBLAQItABQABgAIAAAAIQC18wn34AAAAAsBAAAPAAAAAAAAAAAAAAAA&#10;AIkEAABkcnMvZG93bnJldi54bWxQSwUGAAAAAAQABADzAAAAlgUAAAAA&#10;" filled="f" stroked="f" strokeweight=".5pt">
                <v:textbox>
                  <w:txbxContent>
                    <w:p w14:paraId="795AB6A6" w14:textId="5273C7B7" w:rsidR="002C527E" w:rsidRDefault="002C527E">
                      <w:r>
                        <w:t>a</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1E57966E" wp14:editId="6B3E2CED">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2C527E" w:rsidRDefault="002C527E"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038" type="#_x0000_t202" style="position:absolute;margin-left:165.85pt;margin-top:249.15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glN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" filled="f" stroked="f" strokeweight=".5pt">
                <v:textbox>
                  <w:txbxContent>
                    <w:p w14:paraId="53037730" w14:textId="77777777" w:rsidR="002C527E" w:rsidRDefault="002C527E" w:rsidP="0085072A">
                      <w:r>
                        <w:t>a</w:t>
                      </w:r>
                    </w:p>
                  </w:txbxContent>
                </v:textbox>
              </v:shape>
            </w:pict>
          </mc:Fallback>
        </mc:AlternateContent>
      </w:r>
      <w:r>
        <w:rPr>
          <w:noProof/>
        </w:rPr>
        <w:drawing>
          <wp:anchor distT="0" distB="0" distL="114300" distR="114300" simplePos="0" relativeHeight="251652096" behindDoc="0" locked="0" layoutInCell="1" allowOverlap="1" wp14:anchorId="6EA7EC07" wp14:editId="4B4E6AB8">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3104" behindDoc="0" locked="0" layoutInCell="1" allowOverlap="1" wp14:anchorId="04718CE4" wp14:editId="1A6100F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2C527E" w:rsidRDefault="002C527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039" type="#_x0000_t202" style="position:absolute;margin-left:383.5pt;margin-top:189.55pt;width:21pt;height:24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1UL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xa1ULLwIAAFoEAAAOAAAAAAAAAAAAAAAA&#10;AC4CAABkcnMvZTJvRG9jLnhtbFBLAQItABQABgAIAAAAIQCsUCyn4wAAAAsBAAAPAAAAAAAAAAAA&#10;AAAAAIkEAABkcnMvZG93bnJldi54bWxQSwUGAAAAAAQABADzAAAAmQUAAAAA&#10;" filled="f" stroked="f" strokeweight=".5pt">
                <v:textbox>
                  <w:txbxContent>
                    <w:p w14:paraId="6C51406A" w14:textId="77777777" w:rsidR="002C527E" w:rsidRDefault="002C527E" w:rsidP="00AE644F">
                      <w:r>
                        <w:t>b</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070B7EA7" wp14:editId="166EE1B2">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2C527E" w:rsidRDefault="002C527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040" type="#_x0000_t202" style="position:absolute;margin-left:257.35pt;margin-top:160.9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qhh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M1qqGEwAgAAWgQAAA4AAAAAAAAAAAAAAAAA&#10;LgIAAGRycy9lMm9Eb2MueG1sUEsBAi0AFAAGAAgAAAAhAEuFGe7hAAAACwEAAA8AAAAAAAAAAAAA&#10;AAAAigQAAGRycy9kb3ducmV2LnhtbFBLBQYAAAAABAAEAPMAAACYBQAAAAA=&#10;" filled="f" stroked="f" strokeweight=".5pt">
                <v:textbox>
                  <w:txbxContent>
                    <w:p w14:paraId="2D623305" w14:textId="67889E0D" w:rsidR="002C527E" w:rsidRDefault="002C527E"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7EF97807" w:rsidR="008260B1" w:rsidRPr="008260B1" w:rsidRDefault="008260B1" w:rsidP="008260B1">
      <w:pPr>
        <w:keepNext/>
        <w:rPr>
          <w:rFonts w:ascii="Times New Roman" w:hAnsi="Times New Roman" w:cs="Times New Roman"/>
          <w:b/>
          <w:sz w:val="24"/>
          <w:szCs w:val="24"/>
        </w:rPr>
      </w:pPr>
      <w:bookmarkStart w:id="10" w:name="_Toc533923410"/>
      <w:bookmarkStart w:id="11" w:name="_Toc533974361"/>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10"/>
      <w:bookmarkEnd w:id="11"/>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30272" behindDoc="0" locked="0" layoutInCell="1" allowOverlap="1" wp14:anchorId="0361EA78" wp14:editId="36D5149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2C527E" w:rsidRDefault="002C527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041" type="#_x0000_t202" style="position:absolute;margin-left:383.05pt;margin-top:162.25pt;width:26.25pt;height:2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BDyUPzACAABaBAAADgAAAAAAAAAAAAAA&#10;AAAuAgAAZHJzL2Uyb0RvYy54bWxQSwECLQAUAAYACAAAACEAUr+cNuMAAAALAQAADwAAAAAAAAAA&#10;AAAAAACKBAAAZHJzL2Rvd25yZXYueG1sUEsFBgAAAAAEAAQA8wAAAJoFAAAAAA==&#10;" filled="f" stroked="f" strokeweight=".5pt">
                <v:textbox>
                  <w:txbxContent>
                    <w:p w14:paraId="7C57ECE2" w14:textId="7C65673D" w:rsidR="002C527E" w:rsidRDefault="002C527E" w:rsidP="00AE644F">
                      <w:r>
                        <w:t>b</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4B5914C" wp14:editId="27840E7F">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2C527E" w:rsidRDefault="002C527E"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042" type="#_x0000_t202" style="position:absolute;margin-left:156.55pt;margin-top:109.7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hFY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7k/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CKnhFYMgIAAFoEAAAOAAAAAAAAAAAA&#10;AAAAAC4CAABkcnMvZTJvRG9jLnhtbFBLAQItABQABgAIAAAAIQDWjMqy4wAAAAsBAAAPAAAAAAAA&#10;AAAAAAAAAIwEAABkcnMvZG93bnJldi54bWxQSwUGAAAAAAQABADzAAAAnAUAAAAA&#10;" filled="f" stroked="f" strokeweight=".5pt">
                <v:textbox>
                  <w:txbxContent>
                    <w:p w14:paraId="7CE62B85" w14:textId="77777777" w:rsidR="002C527E" w:rsidRDefault="002C527E" w:rsidP="00AE644F">
                      <w:r>
                        <w:t>a</w:t>
                      </w:r>
                    </w:p>
                  </w:txbxContent>
                </v:textbox>
              </v:shape>
            </w:pict>
          </mc:Fallback>
        </mc:AlternateContent>
      </w:r>
      <w:r>
        <w:rPr>
          <w:noProof/>
        </w:rPr>
        <mc:AlternateContent>
          <mc:Choice Requires="wps">
            <w:drawing>
              <wp:anchor distT="0" distB="0" distL="114300" distR="114300" simplePos="0" relativeHeight="251828224" behindDoc="0" locked="0" layoutInCell="1" allowOverlap="1" wp14:anchorId="6CDA2B84" wp14:editId="102CDA9B">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2C527E" w:rsidRDefault="002C527E"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043" type="#_x0000_t202" style="position:absolute;margin-left:270.55pt;margin-top:101.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fRuMgIAAFo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KZJ9G4yAgAAWgQAAA4AAAAAAAAAAAAA&#10;AAAALgIAAGRycy9lMm9Eb2MueG1sUEsBAi0AFAAGAAgAAAAhAJoUkUfiAAAACwEAAA8AAAAAAAAA&#10;AAAAAAAAjAQAAGRycy9kb3ducmV2LnhtbFBLBQYAAAAABAAEAPMAAACbBQAAAAA=&#10;" filled="f" stroked="f" strokeweight=".5pt">
                <v:textbox>
                  <w:txbxContent>
                    <w:p w14:paraId="2E58FD6E" w14:textId="77777777" w:rsidR="002C527E" w:rsidRDefault="002C527E" w:rsidP="00AE644F">
                      <w:r>
                        <w:t>a</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356F5D63" wp14:editId="23CB3631">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044" type="#_x0000_t202" style="position:absolute;margin-left:102.55pt;margin-top:22.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mX2MgIAAFo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66Jl9jICAABaBAAADgAAAAAAAAAAAAAA&#10;AAAuAgAAZHJzL2Uyb0RvYy54bWxQSwECLQAUAAYACAAAACEAIkmSuOEAAAAJAQAADwAAAAAAAAAA&#10;AAAAAACMBAAAZHJzL2Rvd25yZXYueG1sUEsFBgAAAAAEAAQA8wAAAJoFAAAAAA==&#10;" filled="f" stroked="f" strokeweight=".5pt">
                <v:textbox>
                  <w:txbxContent>
                    <w:p w14:paraId="2AB1D1A7" w14:textId="384318D6" w:rsidR="002C527E" w:rsidRDefault="002C527E">
                      <w:r>
                        <w:t>a</w:t>
                      </w:r>
                    </w:p>
                  </w:txbxContent>
                </v:textbox>
              </v:shape>
            </w:pict>
          </mc:Fallback>
        </mc:AlternateContent>
      </w:r>
      <w:r w:rsidR="001F0CC0">
        <w:rPr>
          <w:noProof/>
        </w:rPr>
        <w:drawing>
          <wp:anchor distT="0" distB="0" distL="114300" distR="114300" simplePos="0" relativeHeight="251642880" behindDoc="0" locked="0" layoutInCell="1" allowOverlap="1" wp14:anchorId="0E34530A" wp14:editId="45EAAD0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160DEB0C"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12" w:name="_Toc533923411"/>
      <w:bookmarkStart w:id="13" w:name="_Toc53397436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12"/>
      <w:bookmarkEnd w:id="13"/>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62336" behindDoc="0" locked="0" layoutInCell="1" allowOverlap="1" wp14:anchorId="2121FFD6" wp14:editId="56FC93FF">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1A19BC3F" w14:textId="6D02E238" w:rsidR="006D3F4D" w:rsidRPr="006D3F4D" w:rsidRDefault="00F640B6" w:rsidP="006D3F4D">
      <w:pPr>
        <w:keepNext/>
        <w:spacing w:line="480" w:lineRule="auto"/>
        <w:rPr>
          <w:rFonts w:ascii="Times New Roman" w:hAnsi="Times New Roman" w:cs="Times New Roman"/>
          <w:b/>
          <w:sz w:val="24"/>
          <w:szCs w:val="24"/>
        </w:rPr>
      </w:pPr>
      <w:bookmarkStart w:id="14" w:name="_Toc533923412"/>
      <w:bookmarkStart w:id="15" w:name="_Toc533974363"/>
      <w:r>
        <w:rPr>
          <w:noProof/>
        </w:rPr>
        <w:drawing>
          <wp:anchor distT="0" distB="0" distL="114300" distR="114300" simplePos="0" relativeHeight="251643904" behindDoc="0" locked="0" layoutInCell="1" allowOverlap="1" wp14:anchorId="59EB6EA6" wp14:editId="32C68F27">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A35954">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14"/>
      <w:bookmarkEnd w:id="15"/>
    </w:p>
    <w:p w14:paraId="17F81CB4" w14:textId="1A3FB94E" w:rsidR="006D3F4D" w:rsidRDefault="006D3F4D" w:rsidP="006D3F4D">
      <w:pPr>
        <w:pStyle w:val="Caption"/>
      </w:pPr>
    </w:p>
    <w:p w14:paraId="3B33D9C5" w14:textId="16B22720"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16" w:name="_Toc533923413"/>
      <w:bookmarkStart w:id="17" w:name="_Toc533974364"/>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16"/>
      <w:bookmarkEnd w:id="17"/>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0686BDC5" w:rsidR="004E265F" w:rsidRDefault="004E265F" w:rsidP="004E265F">
      <w:pPr>
        <w:spacing w:line="480" w:lineRule="auto"/>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7FE82CEA" wp14:editId="066EAC21">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5043BD25" w:rsidR="006D5F52"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6B4D1E91" wp14:editId="5ECE231C">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3776" behindDoc="0" locked="0" layoutInCell="1" allowOverlap="1" wp14:anchorId="07AD3C7D" wp14:editId="2525E10F">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5824" behindDoc="0" locked="0" layoutInCell="1" allowOverlap="1" wp14:anchorId="710445F6" wp14:editId="3937C7E7">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4799" behindDoc="0" locked="0" layoutInCell="1" allowOverlap="1" wp14:anchorId="6AC10C04" wp14:editId="2BFCBF63">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4B4639A1" w:rsidR="006D3F4D" w:rsidRPr="006D3F4D" w:rsidRDefault="006D3F4D" w:rsidP="006D3F4D">
      <w:pPr>
        <w:pStyle w:val="Caption"/>
        <w:rPr>
          <w:rFonts w:ascii="Times New Roman" w:hAnsi="Times New Roman" w:cs="Times New Roman"/>
          <w:b/>
          <w:i w:val="0"/>
          <w:color w:val="auto"/>
          <w:sz w:val="24"/>
          <w:szCs w:val="24"/>
        </w:rPr>
      </w:pPr>
      <w:bookmarkStart w:id="18" w:name="_Toc533923414"/>
      <w:bookmarkStart w:id="19" w:name="_Toc533974365"/>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18"/>
      <w:bookmarkEnd w:id="19"/>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8656" behindDoc="0" locked="0" layoutInCell="1" allowOverlap="1" wp14:anchorId="0F39DCA7" wp14:editId="1A4703F8">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2C527E" w:rsidRDefault="002C527E"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045" type="#_x0000_t202" style="position:absolute;margin-left:94.1pt;margin-top:102.55pt;width:20.4pt;height:18.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C0i4O4&#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2C527E" w:rsidRDefault="002C527E"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66EDE575" wp14:editId="3170141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2C527E" w:rsidRDefault="002C527E"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046" type="#_x0000_t202" style="position:absolute;margin-left:176.65pt;margin-top:98.5pt;width:29.4pt;height:19.2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Cu3vGX&#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2C527E" w:rsidRDefault="002C527E"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1741655" wp14:editId="33C08044">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2C527E" w:rsidRDefault="002C527E"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047" type="#_x0000_t202" style="position:absolute;margin-left:347.05pt;margin-top:47.75pt;width:21pt;height:19.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Sofio0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2C527E" w:rsidRDefault="002C527E"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2BD85887" wp14:editId="7B058179">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048" type="#_x0000_t202" style="position:absolute;margin-left:263.65pt;margin-top:25.9pt;width:18pt;height:17.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" fillcolor="white [3201]" stroked="f" strokeweight=".5pt">
                <v:textbox>
                  <w:txbxContent>
                    <w:p w14:paraId="56A794A8" w14:textId="26B66169" w:rsidR="002C527E" w:rsidRDefault="002C527E">
                      <w:r>
                        <w:t>a</w:t>
                      </w:r>
                    </w:p>
                  </w:txbxContent>
                </v:textbox>
              </v:shape>
            </w:pict>
          </mc:Fallback>
        </mc:AlternateContent>
      </w:r>
      <w:r>
        <w:rPr>
          <w:noProof/>
        </w:rPr>
        <w:drawing>
          <wp:anchor distT="0" distB="0" distL="114300" distR="114300" simplePos="0" relativeHeight="251664384" behindDoc="0" locked="0" layoutInCell="1" allowOverlap="1" wp14:anchorId="1E46D194" wp14:editId="1D44F7D2">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385BEE4E"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20" w:name="_Toc533923415"/>
      <w:bookmarkStart w:id="21" w:name="_Toc533974366"/>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20"/>
      <w:bookmarkEnd w:id="21"/>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bookmarkStart w:id="22"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22"/>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23" w:name="_Toc533894848"/>
      <w:bookmarkStart w:id="24"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23"/>
      <w:bookmarkEnd w:id="24"/>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01969544" w14:textId="56DE4F49" w:rsidR="005B0B7D" w:rsidRPr="00745663" w:rsidRDefault="004E77B0" w:rsidP="005B0B7D">
      <w:pPr>
        <w:spacing w:line="480" w:lineRule="auto"/>
      </w:pPr>
      <w:r>
        <w:rPr>
          <w:noProof/>
        </w:rPr>
        <w:lastRenderedPageBreak/>
        <w:drawing>
          <wp:inline distT="0" distB="0" distL="0" distR="0" wp14:anchorId="7A7F54B2" wp14:editId="79E3E650">
            <wp:extent cx="5797550" cy="7399020"/>
            <wp:effectExtent l="0" t="0" r="12700" b="11430"/>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5B0B7D">
        <w:rPr>
          <w:rFonts w:ascii="Times New Roman" w:hAnsi="Times New Roman" w:cs="Times New Roman"/>
          <w:sz w:val="24"/>
          <w:szCs w:val="24"/>
        </w:rPr>
        <w:t>(Means with the same letter are not significantly different)</w:t>
      </w:r>
    </w:p>
    <w:p w14:paraId="649FF5B7" w14:textId="257A6211" w:rsidR="00AE644F" w:rsidRPr="00AE644F" w:rsidRDefault="00AE644F" w:rsidP="00AE644F">
      <w:pPr>
        <w:spacing w:line="480" w:lineRule="auto"/>
        <w:rPr>
          <w:rFonts w:ascii="Times New Roman" w:hAnsi="Times New Roman" w:cs="Times New Roman"/>
          <w:b/>
          <w:sz w:val="24"/>
          <w:szCs w:val="24"/>
        </w:rPr>
      </w:pPr>
      <w:bookmarkStart w:id="25" w:name="_Toc533923416"/>
      <w:bookmarkStart w:id="26" w:name="_Toc533974367"/>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2320" behindDoc="0" locked="0" layoutInCell="1" allowOverlap="1" wp14:anchorId="67A2667D" wp14:editId="37077FA7">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2C527E" w:rsidRDefault="002C527E"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049" type="#_x0000_t202" style="position:absolute;margin-left:217.3pt;margin-top:327.25pt;width:18.75pt;height:18.7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BHPlQouAgAAWgQAAA4AAAAAAAAAAAAAAAAA&#10;LgIAAGRycy9lMm9Eb2MueG1sUEsBAi0AFAAGAAgAAAAhAM9dZtTjAAAACwEAAA8AAAAAAAAAAAAA&#10;AAAAiAQAAGRycy9kb3ducmV2LnhtbFBLBQYAAAAABAAEAPMAAACYBQAAAAA=&#10;" filled="f" stroked="f" strokeweight=".5pt">
                <v:textbox>
                  <w:txbxContent>
                    <w:p w14:paraId="25BD2778" w14:textId="77777777" w:rsidR="002C527E" w:rsidRDefault="002C527E"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25"/>
      <w:bookmarkEnd w:id="26"/>
    </w:p>
    <w:p w14:paraId="039A008D" w14:textId="0199F242" w:rsidR="005B0B7D" w:rsidRPr="00745663" w:rsidRDefault="0029356E" w:rsidP="00745663">
      <w:pPr>
        <w:pStyle w:val="Caption"/>
        <w:spacing w:before="240" w:line="480" w:lineRule="auto"/>
        <w:rPr>
          <w:rFonts w:ascii="Times New Roman" w:hAnsi="Times New Roman" w:cs="Times New Roman"/>
          <w:i w:val="0"/>
          <w:color w:val="000000" w:themeColor="text1"/>
          <w:sz w:val="24"/>
          <w:szCs w:val="24"/>
        </w:rPr>
      </w:pPr>
      <w:r w:rsidRPr="00745663">
        <w:rPr>
          <w:i w:val="0"/>
          <w:noProof/>
          <w:color w:val="000000" w:themeColor="text1"/>
        </w:rPr>
        <w:lastRenderedPageBreak/>
        <mc:AlternateContent>
          <mc:Choice Requires="wps">
            <w:drawing>
              <wp:anchor distT="0" distB="0" distL="114300" distR="114300" simplePos="0" relativeHeight="251759616" behindDoc="0" locked="0" layoutInCell="1" allowOverlap="1" wp14:anchorId="7CC1FC45" wp14:editId="35B8F56C">
                <wp:simplePos x="0" y="0"/>
                <wp:positionH relativeFrom="column">
                  <wp:posOffset>5026660</wp:posOffset>
                </wp:positionH>
                <wp:positionV relativeFrom="paragraph">
                  <wp:posOffset>374650</wp:posOffset>
                </wp:positionV>
                <wp:extent cx="228600" cy="2762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406DE831" w14:textId="77777777" w:rsidR="002C527E" w:rsidRDefault="002C527E"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050" type="#_x0000_t202" style="position:absolute;margin-left:395.8pt;margin-top:29.5pt;width:18pt;height:2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" filled="f" stroked="f" strokeweight=".5pt">
                <v:textbox>
                  <w:txbxContent>
                    <w:p w14:paraId="406DE831" w14:textId="77777777" w:rsidR="002C527E" w:rsidRDefault="002C527E" w:rsidP="0046388B">
                      <w:pPr>
                        <w:jc w:val="center"/>
                      </w:pPr>
                      <w:r>
                        <w:t>d</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7568" behindDoc="0" locked="0" layoutInCell="1" allowOverlap="1" wp14:anchorId="580E24B4" wp14:editId="13ABFC37">
                <wp:simplePos x="0" y="0"/>
                <wp:positionH relativeFrom="column">
                  <wp:posOffset>4832350</wp:posOffset>
                </wp:positionH>
                <wp:positionV relativeFrom="paragraph">
                  <wp:posOffset>37211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2C527E" w:rsidRDefault="002C527E"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051" type="#_x0000_t202" style="position:absolute;margin-left:380.5pt;margin-top:29.3pt;width:16.2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" filled="f" stroked="f" strokeweight=".5pt">
                <v:textbox>
                  <w:txbxContent>
                    <w:p w14:paraId="39345ACF" w14:textId="77777777" w:rsidR="002C527E" w:rsidRDefault="002C527E" w:rsidP="0046388B">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5520" behindDoc="0" locked="0" layoutInCell="1" allowOverlap="1" wp14:anchorId="407A14ED" wp14:editId="47F78480">
                <wp:simplePos x="0" y="0"/>
                <wp:positionH relativeFrom="column">
                  <wp:posOffset>4603750</wp:posOffset>
                </wp:positionH>
                <wp:positionV relativeFrom="paragraph">
                  <wp:posOffset>44069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2C527E" w:rsidRDefault="002C527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052" type="#_x0000_t202" style="position:absolute;margin-left:362.5pt;margin-top:34.7pt;width:16.2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" filled="f" stroked="f" strokeweight=".5pt">
                <v:textbox>
                  <w:txbxContent>
                    <w:p w14:paraId="6DAD17EA" w14:textId="77777777" w:rsidR="002C527E" w:rsidRDefault="002C527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3472" behindDoc="0" locked="0" layoutInCell="1" allowOverlap="1" wp14:anchorId="424543E9" wp14:editId="7DA2F704">
                <wp:simplePos x="0" y="0"/>
                <wp:positionH relativeFrom="column">
                  <wp:posOffset>4418965</wp:posOffset>
                </wp:positionH>
                <wp:positionV relativeFrom="paragraph">
                  <wp:posOffset>26924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2C527E" w:rsidRDefault="002C527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053" type="#_x0000_t202" style="position:absolute;margin-left:347.95pt;margin-top:21.2pt;width:16.2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" filled="f" stroked="f" strokeweight=".5pt">
                <v:textbox>
                  <w:txbxContent>
                    <w:p w14:paraId="6BAAB0E2" w14:textId="77777777" w:rsidR="002C527E" w:rsidRDefault="002C527E"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1424" behindDoc="0" locked="0" layoutInCell="1" allowOverlap="1" wp14:anchorId="096DBB21" wp14:editId="6FEB5075">
                <wp:simplePos x="0" y="0"/>
                <wp:positionH relativeFrom="column">
                  <wp:posOffset>3893185</wp:posOffset>
                </wp:positionH>
                <wp:positionV relativeFrom="paragraph">
                  <wp:posOffset>2391410</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2C527E" w:rsidRDefault="002C527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054" type="#_x0000_t202" style="position:absolute;margin-left:306.55pt;margin-top:188.3pt;width:17.2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" filled="f" stroked="f" strokeweight=".5pt">
                <v:textbox>
                  <w:txbxContent>
                    <w:p w14:paraId="0E92DCF8" w14:textId="727D1E19" w:rsidR="002C527E" w:rsidRDefault="002C527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9376" behindDoc="0" locked="0" layoutInCell="1" allowOverlap="1" wp14:anchorId="3327D07F" wp14:editId="317A8A06">
                <wp:simplePos x="0" y="0"/>
                <wp:positionH relativeFrom="column">
                  <wp:posOffset>3674110</wp:posOffset>
                </wp:positionH>
                <wp:positionV relativeFrom="paragraph">
                  <wp:posOffset>2429510</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2C527E" w:rsidRDefault="002C527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055" type="#_x0000_t202" style="position:absolute;margin-left:289.3pt;margin-top:191.3pt;width:17.2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" filled="f" stroked="f" strokeweight=".5pt">
                <v:textbox>
                  <w:txbxContent>
                    <w:p w14:paraId="7C1C59C9" w14:textId="7E02F282" w:rsidR="002C527E" w:rsidRDefault="002C527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7328" behindDoc="0" locked="0" layoutInCell="1" allowOverlap="1" wp14:anchorId="5B838E9C" wp14:editId="450DC2D9">
                <wp:simplePos x="0" y="0"/>
                <wp:positionH relativeFrom="column">
                  <wp:posOffset>3482975</wp:posOffset>
                </wp:positionH>
                <wp:positionV relativeFrom="paragraph">
                  <wp:posOffset>2422525</wp:posOffset>
                </wp:positionV>
                <wp:extent cx="219075" cy="28575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85750"/>
                        </a:xfrm>
                        <a:prstGeom prst="rect">
                          <a:avLst/>
                        </a:prstGeom>
                        <a:noFill/>
                        <a:ln w="6350">
                          <a:noFill/>
                        </a:ln>
                      </wps:spPr>
                      <wps:txbx>
                        <w:txbxContent>
                          <w:p w14:paraId="05041422" w14:textId="55B321B1" w:rsidR="002C527E" w:rsidRDefault="002C527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056" type="#_x0000_t202" style="position:absolute;margin-left:274.25pt;margin-top:190.75pt;width:17.25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" filled="f" stroked="f" strokeweight=".5pt">
                <v:textbox>
                  <w:txbxContent>
                    <w:p w14:paraId="05041422" w14:textId="55B321B1" w:rsidR="002C527E" w:rsidRDefault="002C527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5280" behindDoc="0" locked="0" layoutInCell="1" allowOverlap="1" wp14:anchorId="0D2B8351" wp14:editId="3BF8E14A">
                <wp:simplePos x="0" y="0"/>
                <wp:positionH relativeFrom="column">
                  <wp:posOffset>3283585</wp:posOffset>
                </wp:positionH>
                <wp:positionV relativeFrom="paragraph">
                  <wp:posOffset>240093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2C527E" w:rsidRDefault="002C527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057" type="#_x0000_t202" style="position:absolute;margin-left:258.55pt;margin-top:189.05pt;width:21pt;height:2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H5b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" filled="f" stroked="f" strokeweight=".5pt">
                <v:textbox>
                  <w:txbxContent>
                    <w:p w14:paraId="6B37165E" w14:textId="77777777" w:rsidR="002C527E" w:rsidRDefault="002C527E"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1184" behindDoc="0" locked="0" layoutInCell="1" allowOverlap="1" wp14:anchorId="12482833" wp14:editId="55E7A148">
                <wp:simplePos x="0" y="0"/>
                <wp:positionH relativeFrom="column">
                  <wp:posOffset>2531110</wp:posOffset>
                </wp:positionH>
                <wp:positionV relativeFrom="paragraph">
                  <wp:posOffset>339153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2C527E" w:rsidRDefault="002C527E" w:rsidP="0046388B">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058" type="#_x0000_t202" style="position:absolute;margin-left:199.3pt;margin-top:267.05pt;width:27pt;height:2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naU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" filled="f" stroked="f" strokeweight=".5pt">
                <v:textbox>
                  <w:txbxContent>
                    <w:p w14:paraId="10C599BA" w14:textId="767226A8" w:rsidR="002C527E" w:rsidRDefault="002C527E" w:rsidP="0046388B">
                      <w:pPr>
                        <w:jc w:val="center"/>
                      </w:pPr>
                      <w:r>
                        <w:t>b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9136" behindDoc="0" locked="0" layoutInCell="1" allowOverlap="1" wp14:anchorId="51F0FA95" wp14:editId="32233959">
                <wp:simplePos x="0" y="0"/>
                <wp:positionH relativeFrom="column">
                  <wp:posOffset>2374900</wp:posOffset>
                </wp:positionH>
                <wp:positionV relativeFrom="paragraph">
                  <wp:posOffset>342011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2C527E" w:rsidRDefault="002C527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059" type="#_x0000_t202" style="position:absolute;margin-left:187pt;margin-top:269.3pt;width:16.2pt;height:2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" filled="f" stroked="f" strokeweight=".5pt">
                <v:textbox>
                  <w:txbxContent>
                    <w:p w14:paraId="0C189E08" w14:textId="76BA74CA" w:rsidR="002C527E" w:rsidRDefault="002C527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7088" behindDoc="0" locked="0" layoutInCell="1" allowOverlap="1" wp14:anchorId="6D8CF67D" wp14:editId="0C5BDE48">
                <wp:simplePos x="0" y="0"/>
                <wp:positionH relativeFrom="column">
                  <wp:posOffset>2149475</wp:posOffset>
                </wp:positionH>
                <wp:positionV relativeFrom="paragraph">
                  <wp:posOffset>3413125</wp:posOffset>
                </wp:positionV>
                <wp:extent cx="257175" cy="27622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57175" cy="276225"/>
                        </a:xfrm>
                        <a:prstGeom prst="rect">
                          <a:avLst/>
                        </a:prstGeom>
                        <a:noFill/>
                        <a:ln w="6350">
                          <a:noFill/>
                        </a:ln>
                      </wps:spPr>
                      <wps:txbx>
                        <w:txbxContent>
                          <w:p w14:paraId="535A4E33" w14:textId="77777777" w:rsidR="002C527E" w:rsidRDefault="002C527E"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060" type="#_x0000_t202" style="position:absolute;margin-left:169.25pt;margin-top:268.75pt;width:20.25pt;height:2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" filled="f" stroked="f" strokeweight=".5pt">
                <v:textbox>
                  <w:txbxContent>
                    <w:p w14:paraId="535A4E33" w14:textId="77777777" w:rsidR="002C527E" w:rsidRDefault="002C527E" w:rsidP="00786EED">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5040" behindDoc="0" locked="0" layoutInCell="1" allowOverlap="1" wp14:anchorId="5457218C" wp14:editId="3B6B268E">
                <wp:simplePos x="0" y="0"/>
                <wp:positionH relativeFrom="column">
                  <wp:posOffset>1607185</wp:posOffset>
                </wp:positionH>
                <wp:positionV relativeFrom="paragraph">
                  <wp:posOffset>4514850</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2C527E" w:rsidRDefault="002C527E"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061" type="#_x0000_t202" style="position:absolute;margin-left:126.55pt;margin-top:355.5pt;width:18pt;height:2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" filled="f" stroked="f" strokeweight=".5pt">
                <v:textbox>
                  <w:txbxContent>
                    <w:p w14:paraId="7F1B81B8" w14:textId="5EEC507C" w:rsidR="002C527E" w:rsidRDefault="002C527E" w:rsidP="00786EED">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4699CB8D" wp14:editId="18B2EA7B">
                <wp:simplePos x="0" y="0"/>
                <wp:positionH relativeFrom="column">
                  <wp:posOffset>1445260</wp:posOffset>
                </wp:positionH>
                <wp:positionV relativeFrom="paragraph">
                  <wp:posOffset>4546600</wp:posOffset>
                </wp:positionV>
                <wp:extent cx="209550" cy="3333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209550" cy="333375"/>
                        </a:xfrm>
                        <a:prstGeom prst="rect">
                          <a:avLst/>
                        </a:prstGeom>
                        <a:noFill/>
                        <a:ln w="6350">
                          <a:noFill/>
                        </a:ln>
                      </wps:spPr>
                      <wps:txbx>
                        <w:txbxContent>
                          <w:p w14:paraId="64124D66" w14:textId="42D73D8C" w:rsidR="002C527E" w:rsidRDefault="002C527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062" type="#_x0000_t202" style="position:absolute;margin-left:113.8pt;margin-top:358pt;width:16.5pt;height:26.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" filled="f" stroked="f" strokeweight=".5pt">
                <v:textbox>
                  <w:txbxContent>
                    <w:p w14:paraId="64124D66" w14:textId="42D73D8C" w:rsidR="002C527E" w:rsidRDefault="002C527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0944" behindDoc="0" locked="0" layoutInCell="1" allowOverlap="1" wp14:anchorId="6F1079BB" wp14:editId="22DA42CF">
                <wp:simplePos x="0" y="0"/>
                <wp:positionH relativeFrom="column">
                  <wp:posOffset>1207135</wp:posOffset>
                </wp:positionH>
                <wp:positionV relativeFrom="paragraph">
                  <wp:posOffset>4527550</wp:posOffset>
                </wp:positionV>
                <wp:extent cx="190500" cy="2381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90500" cy="238125"/>
                        </a:xfrm>
                        <a:prstGeom prst="rect">
                          <a:avLst/>
                        </a:prstGeom>
                        <a:noFill/>
                        <a:ln w="6350">
                          <a:noFill/>
                        </a:ln>
                      </wps:spPr>
                      <wps:txbx>
                        <w:txbxContent>
                          <w:p w14:paraId="4878A427" w14:textId="2CC1C34E" w:rsidR="002C527E" w:rsidRDefault="002C527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063" type="#_x0000_t202" style="position:absolute;margin-left:95.05pt;margin-top:356.5pt;width:15pt;height:18.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" filled="f" stroked="f" strokeweight=".5pt">
                <v:textbox>
                  <w:txbxContent>
                    <w:p w14:paraId="4878A427" w14:textId="2CC1C34E" w:rsidR="002C527E" w:rsidRDefault="002C527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8896" behindDoc="0" locked="0" layoutInCell="1" allowOverlap="1" wp14:anchorId="5607B912" wp14:editId="2A41B5AC">
                <wp:simplePos x="0" y="0"/>
                <wp:positionH relativeFrom="column">
                  <wp:posOffset>1007110</wp:posOffset>
                </wp:positionH>
                <wp:positionV relativeFrom="paragraph">
                  <wp:posOffset>4787900</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2C527E" w:rsidRDefault="002C527E"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064" type="#_x0000_t202" style="position:absolute;margin-left:79.3pt;margin-top:377pt;width:17.4pt;height:2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" filled="f" stroked="f" strokeweight=".5pt">
                <v:textbox>
                  <w:txbxContent>
                    <w:p w14:paraId="6E053A4F" w14:textId="16F75C16" w:rsidR="002C527E" w:rsidRDefault="002C527E" w:rsidP="00786EED">
                      <w:pPr>
                        <w:jc w:val="center"/>
                      </w:pPr>
                      <w:r>
                        <w:t>a</w:t>
                      </w:r>
                    </w:p>
                  </w:txbxContent>
                </v:textbox>
              </v:shape>
            </w:pict>
          </mc:Fallback>
        </mc:AlternateContent>
      </w:r>
      <w:r w:rsidRPr="00745663">
        <w:rPr>
          <w:i w:val="0"/>
          <w:noProof/>
          <w:color w:val="000000" w:themeColor="text1"/>
        </w:rPr>
        <w:drawing>
          <wp:anchor distT="0" distB="0" distL="114300" distR="114300" simplePos="0" relativeHeight="251695104" behindDoc="0" locked="0" layoutInCell="1" allowOverlap="1" wp14:anchorId="75D210E4" wp14:editId="35E36359">
            <wp:simplePos x="0" y="0"/>
            <wp:positionH relativeFrom="margin">
              <wp:align>right</wp:align>
            </wp:positionH>
            <wp:positionV relativeFrom="paragraph">
              <wp:posOffset>0</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Pr="00745663">
        <w:rPr>
          <w:rFonts w:ascii="Times New Roman" w:hAnsi="Times New Roman" w:cs="Times New Roman"/>
          <w:i w:val="0"/>
          <w:color w:val="000000" w:themeColor="text1"/>
          <w:sz w:val="24"/>
          <w:szCs w:val="24"/>
        </w:rPr>
        <w:t>)</w:t>
      </w:r>
    </w:p>
    <w:p w14:paraId="773E66B4" w14:textId="56D255F2" w:rsidR="0029356E" w:rsidRPr="0029356E" w:rsidRDefault="0029356E" w:rsidP="00745663">
      <w:pPr>
        <w:spacing w:line="480" w:lineRule="auto"/>
        <w:rPr>
          <w:rFonts w:ascii="Times New Roman" w:hAnsi="Times New Roman" w:cs="Times New Roman"/>
          <w:b/>
          <w:sz w:val="24"/>
          <w:szCs w:val="24"/>
          <w:u w:val="single"/>
        </w:rPr>
      </w:pPr>
      <w:bookmarkStart w:id="27" w:name="_Toc533923417"/>
      <w:bookmarkStart w:id="28" w:name="_Toc533974368"/>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27"/>
      <w:bookmarkEnd w:id="28"/>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6B1300A2"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5392" behindDoc="0" locked="0" layoutInCell="1" allowOverlap="1" wp14:anchorId="50DF8BAE" wp14:editId="6F671B54">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2C527E" w:rsidRDefault="002C527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2C527E" w:rsidRDefault="002C527E"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2C527E" w:rsidRDefault="002C527E"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2C527E" w:rsidRDefault="002C527E"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065" style="position:absolute;margin-left:167.9pt;margin-top:17.5pt;width:225.55pt;height:82.5pt;z-index:251835392;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">
                <v:shape id="Text Box 90" o:spid="_x0000_s1066"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2C527E" w:rsidRDefault="002C527E" w:rsidP="00AA550D">
                        <w:r>
                          <w:t>a</w:t>
                        </w:r>
                      </w:p>
                    </w:txbxContent>
                  </v:textbox>
                </v:shape>
                <v:shape id="Text Box 91" o:spid="_x0000_s1067"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2C527E" w:rsidRDefault="002C527E" w:rsidP="00AA550D">
                        <w:r>
                          <w:t>b</w:t>
                        </w:r>
                      </w:p>
                    </w:txbxContent>
                  </v:textbox>
                </v:shape>
                <v:shape id="Text Box 92" o:spid="_x0000_s1068"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2C527E" w:rsidRDefault="002C527E" w:rsidP="00AA550D">
                        <w:r>
                          <w:t>c</w:t>
                        </w:r>
                      </w:p>
                    </w:txbxContent>
                  </v:textbox>
                </v:shape>
                <v:shape id="Text Box 46" o:spid="_x0000_s1069"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2C527E" w:rsidRDefault="002C527E" w:rsidP="007C7D08">
                        <w:r>
                          <w:t>a</w:t>
                        </w:r>
                      </w:p>
                    </w:txbxContent>
                  </v:textbox>
                </v:shape>
              </v:group>
            </w:pict>
          </mc:Fallback>
        </mc:AlternateContent>
      </w:r>
      <w:r>
        <w:rPr>
          <w:noProof/>
        </w:rPr>
        <w:drawing>
          <wp:anchor distT="0" distB="0" distL="114300" distR="114300" simplePos="0" relativeHeight="251697152" behindDoc="0" locked="0" layoutInCell="1" allowOverlap="1" wp14:anchorId="6A70E099" wp14:editId="61906917">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FF1490E" w14:textId="2C1C691D" w:rsidR="00650199" w:rsidRPr="0029356E" w:rsidRDefault="0029356E" w:rsidP="0029356E">
      <w:pPr>
        <w:pStyle w:val="Caption"/>
        <w:rPr>
          <w:rFonts w:ascii="Times New Roman" w:hAnsi="Times New Roman" w:cs="Times New Roman"/>
          <w:b/>
          <w:i w:val="0"/>
          <w:sz w:val="24"/>
          <w:szCs w:val="24"/>
        </w:rPr>
      </w:pPr>
      <w:bookmarkStart w:id="29" w:name="_Toc533923418"/>
      <w:bookmarkStart w:id="30" w:name="_Toc533974369"/>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3</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29"/>
      <w:bookmarkEnd w:id="30"/>
      <w:r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8315F1E" w14:textId="6B2EF757" w:rsidR="00C97A57" w:rsidRDefault="00332523">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91360" behindDoc="0" locked="0" layoutInCell="1" allowOverlap="1" wp14:anchorId="71066A12" wp14:editId="7C1C6FB1">
                <wp:simplePos x="0" y="0"/>
                <wp:positionH relativeFrom="column">
                  <wp:posOffset>2090601</wp:posOffset>
                </wp:positionH>
                <wp:positionV relativeFrom="paragraph">
                  <wp:posOffset>524056</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2C527E" w:rsidRDefault="002C527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2C527E" w:rsidRDefault="002C527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2C527E" w:rsidRDefault="002C527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2C527E" w:rsidRDefault="002C527E"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070" style="position:absolute;margin-left:164.6pt;margin-top:41.25pt;width:234.9pt;height:81.15pt;z-index:251791360"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">
                <v:shape id="Text Box 93" o:spid="_x0000_s1071"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2C527E" w:rsidRDefault="002C527E" w:rsidP="00AA550D">
                        <w:r>
                          <w:t>a</w:t>
                        </w:r>
                      </w:p>
                    </w:txbxContent>
                  </v:textbox>
                </v:shape>
                <v:shape id="Text Box 36" o:spid="_x0000_s1072"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2C527E" w:rsidRDefault="002C527E" w:rsidP="00870250">
                        <w:r>
                          <w:t>b</w:t>
                        </w:r>
                      </w:p>
                    </w:txbxContent>
                  </v:textbox>
                </v:shape>
                <v:shape id="Text Box 37" o:spid="_x0000_s1073"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2C527E" w:rsidRDefault="002C527E" w:rsidP="00870250">
                        <w:r>
                          <w:t>b</w:t>
                        </w:r>
                      </w:p>
                    </w:txbxContent>
                  </v:textbox>
                </v:shape>
                <v:shape id="Text Box 38" o:spid="_x0000_s1074"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2C527E" w:rsidRDefault="002C527E" w:rsidP="008C438A">
                        <w:r>
                          <w:t>a</w:t>
                        </w:r>
                      </w:p>
                    </w:txbxContent>
                  </v:textbox>
                </v:shape>
              </v:group>
            </w:pict>
          </mc:Fallback>
        </mc:AlternateContent>
      </w:r>
      <w:r w:rsidRPr="0029356E">
        <w:rPr>
          <w:rFonts w:ascii="Times New Roman" w:hAnsi="Times New Roman" w:cs="Times New Roman"/>
          <w:b/>
          <w:i/>
          <w:noProof/>
          <w:color w:val="000000" w:themeColor="text1"/>
          <w:sz w:val="24"/>
          <w:szCs w:val="24"/>
        </w:rPr>
        <w:drawing>
          <wp:anchor distT="0" distB="0" distL="114300" distR="114300" simplePos="0" relativeHeight="251787264" behindDoc="0" locked="0" layoutInCell="1" allowOverlap="1" wp14:anchorId="069DF5B8" wp14:editId="69F5DF6C">
            <wp:simplePos x="0" y="0"/>
            <wp:positionH relativeFrom="margin">
              <wp:align>left</wp:align>
            </wp:positionH>
            <wp:positionV relativeFrom="paragraph">
              <wp:posOffset>308338</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6A9EE8B8" w14:textId="25F91895"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F0F7CD2" w14:textId="00A8C322" w:rsidR="0029356E" w:rsidRDefault="0029356E" w:rsidP="0029356E">
      <w:pPr>
        <w:pStyle w:val="Caption"/>
        <w:rPr>
          <w:rFonts w:ascii="Times New Roman" w:hAnsi="Times New Roman" w:cs="Times New Roman"/>
          <w:b/>
          <w:i w:val="0"/>
          <w:color w:val="000000" w:themeColor="text1"/>
          <w:sz w:val="24"/>
          <w:szCs w:val="24"/>
        </w:rPr>
      </w:pPr>
      <w:bookmarkStart w:id="31" w:name="_Toc533923419"/>
      <w:bookmarkStart w:id="32" w:name="_Toc533974370"/>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31"/>
      <w:bookmarkEnd w:id="32"/>
    </w:p>
    <w:p w14:paraId="7A0C9B92" w14:textId="35F504FA" w:rsidR="00332523" w:rsidRDefault="00332523" w:rsidP="00332523"/>
    <w:p w14:paraId="6920E76D" w14:textId="7A484BD0" w:rsidR="00332523" w:rsidRDefault="00332523" w:rsidP="00332523"/>
    <w:p w14:paraId="429154A9" w14:textId="77777777" w:rsidR="001E1FCF" w:rsidRDefault="001E1FCF" w:rsidP="00332523"/>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355B1EBF" w14:textId="77777777" w:rsidR="001E1FCF"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597695BB" w14:textId="77777777" w:rsidR="001E1FCF" w:rsidRDefault="001E1FCF" w:rsidP="001E1FCF">
      <w:pPr>
        <w:spacing w:line="480" w:lineRule="auto"/>
        <w:rPr>
          <w:noProof/>
        </w:rPr>
      </w:pPr>
    </w:p>
    <w:p w14:paraId="0876A478" w14:textId="0523109D" w:rsidR="00332523" w:rsidRPr="001E1FCF" w:rsidRDefault="001E1FCF" w:rsidP="00332523">
      <w:pPr>
        <w:pStyle w:val="Heading4"/>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00576" behindDoc="0" locked="0" layoutInCell="1" allowOverlap="1" wp14:anchorId="2D40FD2D" wp14:editId="18891179">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2C527E" w:rsidRDefault="002C527E"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2C527E" w:rsidRDefault="002C527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2C527E" w:rsidRDefault="002C527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075" style="position:absolute;margin-left:96.75pt;margin-top:19.2pt;width:319.45pt;height:115.85pt;z-index:251800576;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">
                <v:shape id="Text Box 61" o:spid="_x0000_s1076"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2C527E" w:rsidRDefault="002C527E">
                        <w:r>
                          <w:t>a</w:t>
                        </w:r>
                      </w:p>
                    </w:txbxContent>
                  </v:textbox>
                </v:shape>
                <v:shape id="Text Box 68" o:spid="_x0000_s1077"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2C527E" w:rsidRDefault="002C527E" w:rsidP="000C7D72">
                        <w:r>
                          <w:t>a</w:t>
                        </w:r>
                      </w:p>
                    </w:txbxContent>
                  </v:textbox>
                </v:shape>
                <v:shape id="Text Box 69" o:spid="_x0000_s1078"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2C527E" w:rsidRDefault="002C527E" w:rsidP="000C7D72">
                        <w:r>
                          <w:t>b</w:t>
                        </w:r>
                      </w:p>
                    </w:txbxContent>
                  </v:textbox>
                </v:shape>
                <v:shape id="Text Box 70" o:spid="_x0000_s1079"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2C527E" w:rsidRDefault="002C527E" w:rsidP="000C7D72">
                        <w:r>
                          <w:t>b</w:t>
                        </w:r>
                      </w:p>
                    </w:txbxContent>
                  </v:textbox>
                </v:shape>
              </v:group>
            </w:pict>
          </mc:Fallback>
        </mc:AlternateContent>
      </w:r>
      <w:r w:rsidR="00083AFF">
        <w:rPr>
          <w:noProof/>
        </w:rPr>
        <w:drawing>
          <wp:inline distT="0" distB="0" distL="0" distR="0" wp14:anchorId="6C36837A" wp14:editId="5D6FFD43">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3AD4132" w14:textId="02FC4D18" w:rsidR="0029356E" w:rsidRPr="0029356E" w:rsidRDefault="0029356E" w:rsidP="0029356E">
      <w:pPr>
        <w:rPr>
          <w:rFonts w:ascii="Times New Roman" w:hAnsi="Times New Roman" w:cs="Times New Roman"/>
          <w:b/>
          <w:color w:val="000000" w:themeColor="text1"/>
          <w:sz w:val="24"/>
          <w:szCs w:val="24"/>
        </w:rPr>
      </w:pPr>
      <w:bookmarkStart w:id="33" w:name="_Toc533923420"/>
      <w:bookmarkStart w:id="34" w:name="_Toc53397437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33"/>
      <w:bookmarkEnd w:id="34"/>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2384" behindDoc="0" locked="0" layoutInCell="1" allowOverlap="1" wp14:anchorId="496C42AF" wp14:editId="2C53D6EC">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6994A0E8" w14:textId="08C36FC6"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66E1CEB" w14:textId="6758C7F0" w:rsidR="0029356E" w:rsidRPr="0029356E" w:rsidRDefault="0029356E" w:rsidP="0029356E">
      <w:pPr>
        <w:rPr>
          <w:rFonts w:ascii="Times New Roman" w:hAnsi="Times New Roman" w:cs="Times New Roman"/>
          <w:b/>
          <w:color w:val="000000" w:themeColor="text1"/>
          <w:sz w:val="24"/>
          <w:szCs w:val="24"/>
        </w:rPr>
      </w:pPr>
      <w:bookmarkStart w:id="35" w:name="_Toc533923421"/>
      <w:bookmarkStart w:id="36" w:name="_Toc533974372"/>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35"/>
      <w:bookmarkEnd w:id="36"/>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002165A0" w:rsidR="005B0B7D" w:rsidRDefault="008B667F" w:rsidP="0029356E">
      <w:pPr>
        <w:rPr>
          <w:rFonts w:ascii="Times New Roman" w:hAnsi="Times New Roman" w:cs="Times New Roman"/>
          <w:sz w:val="24"/>
          <w:szCs w:val="24"/>
        </w:rPr>
      </w:pPr>
      <w:r>
        <w:rPr>
          <w:noProof/>
        </w:rPr>
        <w:lastRenderedPageBreak/>
        <w:drawing>
          <wp:anchor distT="0" distB="0" distL="114300" distR="114300" simplePos="0" relativeHeight="251698176" behindDoc="0" locked="0" layoutInCell="1" allowOverlap="1" wp14:anchorId="07D3979B" wp14:editId="2768DE92">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D6445B2" w14:textId="54CBB51B" w:rsidR="003E0648" w:rsidRDefault="003E0648" w:rsidP="00286CE8">
      <w:pPr>
        <w:rPr>
          <w:rFonts w:ascii="Times New Roman" w:hAnsi="Times New Roman" w:cs="Times New Roman"/>
          <w:sz w:val="24"/>
          <w:szCs w:val="24"/>
        </w:rPr>
      </w:pPr>
    </w:p>
    <w:p w14:paraId="2FC6427D" w14:textId="13132772" w:rsidR="0029356E" w:rsidRPr="0029356E" w:rsidRDefault="0029356E" w:rsidP="0029356E">
      <w:pPr>
        <w:rPr>
          <w:rFonts w:ascii="Times New Roman" w:hAnsi="Times New Roman" w:cs="Times New Roman"/>
          <w:b/>
          <w:color w:val="000000" w:themeColor="text1"/>
          <w:sz w:val="24"/>
          <w:szCs w:val="24"/>
        </w:rPr>
      </w:pPr>
      <w:bookmarkStart w:id="37" w:name="_Toc533923422"/>
      <w:bookmarkStart w:id="38" w:name="_Toc533974373"/>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7</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37"/>
      <w:bookmarkEnd w:id="38"/>
      <w:r w:rsidRPr="0029356E">
        <w:rPr>
          <w:rFonts w:ascii="Times New Roman" w:hAnsi="Times New Roman" w:cs="Times New Roman"/>
          <w:b/>
          <w:color w:val="000000" w:themeColor="text1"/>
          <w:sz w:val="24"/>
          <w:szCs w:val="24"/>
        </w:rPr>
        <w:t xml:space="preserve"> </w:t>
      </w:r>
    </w:p>
    <w:p w14:paraId="0734A85C" w14:textId="374F5B6B" w:rsidR="0029356E" w:rsidRPr="00286CE8" w:rsidRDefault="0029356E" w:rsidP="0029356E">
      <w:pPr>
        <w:rPr>
          <w:rFonts w:ascii="Times New Roman" w:hAnsi="Times New Roman" w:cs="Times New Roman"/>
          <w:sz w:val="24"/>
          <w:szCs w:val="24"/>
        </w:rPr>
      </w:pPr>
      <w:r>
        <w:rPr>
          <w:noProof/>
        </w:rPr>
        <w:drawing>
          <wp:anchor distT="0" distB="0" distL="114300" distR="114300" simplePos="0" relativeHeight="251699200" behindDoc="0" locked="0" layoutInCell="1" allowOverlap="1" wp14:anchorId="36B47977" wp14:editId="7D2F61C6">
            <wp:simplePos x="0" y="0"/>
            <wp:positionH relativeFrom="margin">
              <wp:posOffset>26035</wp:posOffset>
            </wp:positionH>
            <wp:positionV relativeFrom="paragraph">
              <wp:posOffset>363855</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06D0F185" w14:textId="77777777"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A03F3B9" w14:textId="02034E10"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39" w:name="_Toc533923423"/>
      <w:bookmarkStart w:id="40" w:name="_Toc533974374"/>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39"/>
      <w:bookmarkEnd w:id="40"/>
    </w:p>
    <w:p w14:paraId="0C24BF39" w14:textId="48710263" w:rsidR="00CC7C41"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219CCA91"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889664" behindDoc="0" locked="0" layoutInCell="1" allowOverlap="1" wp14:anchorId="096AE8C6" wp14:editId="1DC6E7D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2C527E" w:rsidRPr="00E32CC0" w:rsidRDefault="002C527E">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080" style="position:absolute;margin-left:60.85pt;margin-top:60.35pt;width:370.3pt;height:305.8pt;z-index:251889664;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">
                <v:group id="Group 117" o:spid="_x0000_s1081"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082"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083"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084"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085"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086"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2C527E" w:rsidRPr="00E32CC0" w:rsidRDefault="002C527E">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087"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088"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089"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090"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091"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092"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093"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094"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095"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096"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097"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098"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099"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2C527E" w:rsidRPr="00E32CC0" w:rsidRDefault="002C527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00"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01"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02"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03"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04"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05"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06"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07"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08"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09"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2C527E" w:rsidRPr="00E32CC0" w:rsidRDefault="002C527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5984" behindDoc="0" locked="0" layoutInCell="1" allowOverlap="1" wp14:anchorId="4D648310" wp14:editId="60DD9C4F">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2C527E" w14:paraId="55A22C45" w14:textId="73C0E389" w:rsidTr="00BD68E0">
                              <w:trPr>
                                <w:trHeight w:val="172"/>
                              </w:trPr>
                              <w:tc>
                                <w:tcPr>
                                  <w:tcW w:w="1057" w:type="dxa"/>
                                  <w:vAlign w:val="center"/>
                                </w:tcPr>
                                <w:p w14:paraId="6C5B2954"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2C527E" w:rsidRDefault="002C527E"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10" type="#_x0000_t202" style="position:absolute;margin-left:418pt;margin-top:426.95pt;width:469.2pt;height:52.8pt;z-index:251945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vrcMQ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BARvrcMQIAAF0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2C527E" w14:paraId="55A22C45" w14:textId="73C0E389" w:rsidTr="00BD68E0">
                        <w:trPr>
                          <w:trHeight w:val="172"/>
                        </w:trPr>
                        <w:tc>
                          <w:tcPr>
                            <w:tcW w:w="1057" w:type="dxa"/>
                            <w:vAlign w:val="center"/>
                          </w:tcPr>
                          <w:p w14:paraId="6C5B2954"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2C527E" w:rsidRDefault="002C527E" w:rsidP="00A52C83"/>
                  </w:txbxContent>
                </v:textbox>
                <w10:wrap anchorx="margin"/>
              </v:shape>
            </w:pict>
          </mc:Fallback>
        </mc:AlternateContent>
      </w:r>
      <w:r w:rsidR="00A52C83">
        <w:rPr>
          <w:noProof/>
        </w:rPr>
        <w:drawing>
          <wp:anchor distT="0" distB="0" distL="114300" distR="114300" simplePos="0" relativeHeight="251700224" behindDoc="0" locked="0" layoutInCell="1" allowOverlap="1" wp14:anchorId="2578349E" wp14:editId="42FC083E">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274DFFB8"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1" w:name="_Toc533923424"/>
      <w:bookmarkStart w:id="42" w:name="_Toc533974375"/>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41"/>
      <w:bookmarkEnd w:id="42"/>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8032" behindDoc="0" locked="0" layoutInCell="1" allowOverlap="1" wp14:anchorId="1B45A017" wp14:editId="34B3D9C0">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380026E1" w14:textId="77777777" w:rsidTr="00DE126D">
                              <w:trPr>
                                <w:trHeight w:val="172"/>
                              </w:trPr>
                              <w:tc>
                                <w:tcPr>
                                  <w:tcW w:w="1139" w:type="dxa"/>
                                  <w:vAlign w:val="center"/>
                                </w:tcPr>
                                <w:p w14:paraId="0B704279"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2C527E" w:rsidRDefault="002C527E"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11" type="#_x0000_t202" style="position:absolute;margin-left:-10.55pt;margin-top:370.9pt;width:469.2pt;height:38.4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bZe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lXm2XjMCAABd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380026E1" w14:textId="77777777" w:rsidTr="00DE126D">
                        <w:trPr>
                          <w:trHeight w:val="172"/>
                        </w:trPr>
                        <w:tc>
                          <w:tcPr>
                            <w:tcW w:w="1139" w:type="dxa"/>
                            <w:vAlign w:val="center"/>
                          </w:tcPr>
                          <w:p w14:paraId="0B704279"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2C527E" w:rsidRDefault="002C527E" w:rsidP="00CA3A31"/>
                  </w:txbxContent>
                </v:textbox>
                <w10:wrap anchorx="margin"/>
              </v:shape>
            </w:pict>
          </mc:Fallback>
        </mc:AlternateContent>
      </w:r>
      <w:r w:rsidR="00A52C83">
        <w:rPr>
          <w:noProof/>
        </w:rPr>
        <mc:AlternateContent>
          <mc:Choice Requires="wpg">
            <w:drawing>
              <wp:anchor distT="0" distB="0" distL="114300" distR="114300" simplePos="0" relativeHeight="251943936" behindDoc="0" locked="0" layoutInCell="1" allowOverlap="1" wp14:anchorId="77292DBA" wp14:editId="72B56454">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2C527E" w:rsidRDefault="002C527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2C527E" w:rsidRDefault="002C527E"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2C527E" w:rsidRDefault="002C527E"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2C527E" w:rsidRDefault="002C527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2C527E" w:rsidRDefault="002C527E"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2C527E" w:rsidRDefault="002C527E"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2C527E" w:rsidRDefault="002C527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2C527E" w:rsidRDefault="002C527E"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2C527E" w:rsidRDefault="002C527E"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2C527E" w:rsidRDefault="002C527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2C527E" w:rsidRDefault="002C527E"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2C527E" w:rsidRDefault="002C527E"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2C527E" w:rsidRDefault="002C527E"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2C527E" w:rsidRDefault="002C527E"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2C527E" w:rsidRDefault="002C527E"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2C527E" w:rsidRDefault="002C527E"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2C527E" w:rsidRDefault="002C527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2C527E" w:rsidRDefault="002C527E"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2C527E" w:rsidRDefault="002C527E"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2C527E" w:rsidRDefault="002C527E"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2C527E" w:rsidRDefault="002C527E"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2C527E" w:rsidRDefault="002C527E"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2C527E" w:rsidRDefault="002C527E"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12" style="position:absolute;margin-left:69.25pt;margin-top:17.5pt;width:368.4pt;height:309.6pt;z-index:251943936;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">
                <v:shape id="Text Box 133" o:spid="_x0000_s1113"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2C527E" w:rsidRDefault="002C527E" w:rsidP="003423E1">
                        <w:r>
                          <w:t>a</w:t>
                        </w:r>
                      </w:p>
                    </w:txbxContent>
                  </v:textbox>
                </v:shape>
                <v:shape id="Text Box 140" o:spid="_x0000_s1114"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2C527E" w:rsidRDefault="002C527E"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15"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2C527E" w:rsidRDefault="002C527E"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16"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17"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2C527E" w:rsidRDefault="002C527E" w:rsidP="003423E1">
                          <w:r>
                            <w:t>a</w:t>
                          </w:r>
                        </w:p>
                      </w:txbxContent>
                    </v:textbox>
                  </v:shape>
                  <v:shape id="Text Box 138" o:spid="_x0000_s1118"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2C527E" w:rsidRDefault="002C527E"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19"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2C527E" w:rsidRDefault="002C527E"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20"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21"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2C527E" w:rsidRDefault="002C527E" w:rsidP="003423E1">
                            <w:r>
                              <w:t>a</w:t>
                            </w:r>
                          </w:p>
                        </w:txbxContent>
                      </v:textbox>
                    </v:shape>
                    <v:shape id="Text Box 136" o:spid="_x0000_s1122"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2C527E" w:rsidRDefault="002C527E"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23"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2C527E" w:rsidRDefault="002C527E"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124"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125"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2C527E" w:rsidRDefault="002C527E" w:rsidP="003423E1">
                              <w:r>
                                <w:t>a</w:t>
                              </w:r>
                            </w:p>
                          </w:txbxContent>
                        </v:textbox>
                      </v:shape>
                      <v:shape id="Text Box 134" o:spid="_x0000_s1126"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2C527E" w:rsidRDefault="002C527E"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127"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2C527E" w:rsidRDefault="002C527E"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128"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129"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130"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2C527E" w:rsidRDefault="002C527E">
                                  <w:r>
                                    <w:t>a</w:t>
                                  </w:r>
                                </w:p>
                              </w:txbxContent>
                            </v:textbox>
                          </v:shape>
                          <v:shape id="Text Box 121" o:spid="_x0000_s1131"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2C527E" w:rsidRDefault="002C527E"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132"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2C527E" w:rsidRDefault="002C527E"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133"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2C527E" w:rsidRDefault="002C527E"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134"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2C527E" w:rsidRDefault="002C527E"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135"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2C527E" w:rsidRDefault="002C527E" w:rsidP="003423E1">
                                <w:r>
                                  <w:t>a</w:t>
                                </w:r>
                              </w:p>
                            </w:txbxContent>
                          </v:textbox>
                        </v:shape>
                        <v:shape id="Text Box 142" o:spid="_x0000_s1136"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2C527E" w:rsidRDefault="002C527E"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137"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2C527E" w:rsidRDefault="002C527E"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138"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2C527E" w:rsidRDefault="002C527E"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139"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2C527E" w:rsidRDefault="002C527E"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140"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2C527E" w:rsidRDefault="002C527E"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141"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2C527E" w:rsidRDefault="002C527E"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33D6D29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Pr>
          <w:rFonts w:ascii="Times New Roman" w:hAnsi="Times New Roman" w:cs="Times New Roman"/>
          <w:sz w:val="24"/>
          <w:szCs w:val="24"/>
        </w:rPr>
        <w:t>(Means with the same letter are not significantly different)</w:t>
      </w:r>
    </w:p>
    <w:p w14:paraId="5166DB3F" w14:textId="2D7EDCEE" w:rsidR="00444C91" w:rsidRPr="00444C91" w:rsidRDefault="0029356E" w:rsidP="00444C91">
      <w:pPr>
        <w:spacing w:line="480" w:lineRule="auto"/>
        <w:rPr>
          <w:rFonts w:ascii="Times New Roman" w:hAnsi="Times New Roman" w:cs="Times New Roman"/>
          <w:b/>
          <w:color w:val="000000" w:themeColor="text1"/>
          <w:sz w:val="24"/>
          <w:szCs w:val="24"/>
        </w:rPr>
      </w:pPr>
      <w:bookmarkStart w:id="43" w:name="_Toc533923425"/>
      <w:bookmarkStart w:id="44" w:name="_Toc533974376"/>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43"/>
      <w:bookmarkEnd w:id="44"/>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094992EC"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p>
    <w:p w14:paraId="5EDA7077" w14:textId="0D5B63DB" w:rsidR="00DD3F12" w:rsidRDefault="008F49AA" w:rsidP="00DD3F12">
      <w:r>
        <w:rPr>
          <w:noProof/>
        </w:rPr>
        <w:drawing>
          <wp:anchor distT="0" distB="0" distL="114300" distR="114300" simplePos="0" relativeHeight="251801600" behindDoc="0" locked="0" layoutInCell="1" allowOverlap="1" wp14:anchorId="59A5445B" wp14:editId="06126DA7">
            <wp:simplePos x="0" y="0"/>
            <wp:positionH relativeFrom="margin">
              <wp:align>right</wp:align>
            </wp:positionH>
            <wp:positionV relativeFrom="paragraph">
              <wp:posOffset>285750</wp:posOffset>
            </wp:positionV>
            <wp:extent cx="5783580" cy="5356860"/>
            <wp:effectExtent l="0" t="0" r="7620" b="1524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53918DFE" w14:textId="11588E65" w:rsidR="00DD3F12" w:rsidRDefault="00623BD5" w:rsidP="00DD3F12">
      <w:r>
        <w:rPr>
          <w:noProof/>
        </w:rPr>
        <mc:AlternateContent>
          <mc:Choice Requires="wps">
            <w:drawing>
              <wp:anchor distT="0" distB="0" distL="114300" distR="114300" simplePos="0" relativeHeight="251950080" behindDoc="0" locked="0" layoutInCell="1" allowOverlap="1" wp14:anchorId="67B8A72D" wp14:editId="39DC22B4">
                <wp:simplePos x="0" y="0"/>
                <wp:positionH relativeFrom="margin">
                  <wp:align>right</wp:align>
                </wp:positionH>
                <wp:positionV relativeFrom="paragraph">
                  <wp:posOffset>447421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40E910C5" w14:textId="77777777" w:rsidTr="00DE126D">
                              <w:trPr>
                                <w:trHeight w:val="172"/>
                              </w:trPr>
                              <w:tc>
                                <w:tcPr>
                                  <w:tcW w:w="1139" w:type="dxa"/>
                                  <w:vAlign w:val="center"/>
                                </w:tcPr>
                                <w:p w14:paraId="6B903070"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2C527E" w:rsidRDefault="002C527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42" type="#_x0000_t202" style="position:absolute;margin-left:418pt;margin-top:352.3pt;width:469.2pt;height:38.4pt;z-index:251950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PRu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40E910C5" w14:textId="77777777" w:rsidTr="00DE126D">
                        <w:trPr>
                          <w:trHeight w:val="172"/>
                        </w:trPr>
                        <w:tc>
                          <w:tcPr>
                            <w:tcW w:w="1139" w:type="dxa"/>
                            <w:vAlign w:val="center"/>
                          </w:tcPr>
                          <w:p w14:paraId="6B903070"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2C527E" w:rsidRDefault="002C527E" w:rsidP="00623BD5"/>
                  </w:txbxContent>
                </v:textbox>
                <w10:wrap anchorx="margin"/>
              </v:shape>
            </w:pict>
          </mc:Fallback>
        </mc:AlternateContent>
      </w:r>
    </w:p>
    <w:p w14:paraId="4C880189" w14:textId="083EB3E4"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5" w:name="_Toc533923426"/>
      <w:bookmarkStart w:id="46" w:name="_Toc533974377"/>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45"/>
      <w:bookmarkEnd w:id="46"/>
    </w:p>
    <w:p w14:paraId="50EC1E5C" w14:textId="081DEC9B"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2128" behindDoc="0" locked="0" layoutInCell="1" allowOverlap="1" wp14:anchorId="2A99B083" wp14:editId="1EB119CC">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186EE8B9" w14:textId="77777777" w:rsidTr="00DE126D">
                              <w:trPr>
                                <w:trHeight w:val="172"/>
                              </w:trPr>
                              <w:tc>
                                <w:tcPr>
                                  <w:tcW w:w="1139" w:type="dxa"/>
                                  <w:vAlign w:val="center"/>
                                </w:tcPr>
                                <w:p w14:paraId="6D52A776"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2C527E" w:rsidRDefault="002C527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43" type="#_x0000_t202" style="position:absolute;margin-left:0;margin-top:352.6pt;width:469.2pt;height:38.4pt;z-index:2519521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6LW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fd/qWTLWUnNGipHRJn5LJAFSvh/IuwmAoUjkn3z1jyknAbnS3O9mR//c0f4iEWUM5qTFnK&#10;3c+DsIqz8oeGjJPeIPDh42YwvOtjY2+R7S2iD9UDYZB7eFNGRjPE+/Ji5paqNzyIRbgVkNASd6fc&#10;X8wH384+HpRUi0UMwiAa4Vd6bWRIHXgNHG+aN2HNWQgPCZ/oMo9i+kGPNrZVZHHwlBdRrMB0y+pZ&#10;AAxx1PD84MIrud3HqPffwvw3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3xOi1j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C527E" w14:paraId="186EE8B9" w14:textId="77777777" w:rsidTr="00DE126D">
                        <w:trPr>
                          <w:trHeight w:val="172"/>
                        </w:trPr>
                        <w:tc>
                          <w:tcPr>
                            <w:tcW w:w="1139" w:type="dxa"/>
                            <w:vAlign w:val="center"/>
                          </w:tcPr>
                          <w:p w14:paraId="6D52A776" w14:textId="77777777" w:rsidR="002C527E" w:rsidRPr="00347166" w:rsidRDefault="002C527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2C527E" w:rsidRPr="00347166"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2C527E" w:rsidRDefault="002C527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2C527E" w:rsidRDefault="002C527E" w:rsidP="00623BD5"/>
                  </w:txbxContent>
                </v:textbox>
                <w10:wrap anchorx="page"/>
              </v:shape>
            </w:pict>
          </mc:Fallback>
        </mc:AlternateContent>
      </w:r>
      <w:r w:rsidR="00A744E6">
        <w:rPr>
          <w:noProof/>
        </w:rPr>
        <w:drawing>
          <wp:inline distT="0" distB="0" distL="0" distR="0" wp14:anchorId="270E4D66" wp14:editId="0B37624E">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FE1B996"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7" w:name="_Toc533923427"/>
      <w:bookmarkStart w:id="48" w:name="_Toc533974378"/>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47"/>
      <w:bookmarkEnd w:id="48"/>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9536" behindDoc="0" locked="0" layoutInCell="1" allowOverlap="1" wp14:anchorId="07B20BFC" wp14:editId="48FA7B65">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2C527E" w:rsidRDefault="002C527E"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2C527E" w:rsidRDefault="002C527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2C527E" w:rsidRDefault="002C527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144" style="position:absolute;margin-left:102.85pt;margin-top:16.7pt;width:259.2pt;height:131.4pt;z-index:251969536;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HNVGgMAALwOAAAOAAAAZHJzL2Uyb0RvYy54bWzsV21P2zAQ/j5p/8Hy95G3Ni0RKepgoEkI&#10;KsHEZ9dxmkiJ7dluE/brd3ZeYFBpgklIq/iS2r7z+e65e672yWlbV2jHlC4FT3Fw5GPEOBVZyTcp&#10;/nF38WWO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">
                <v:shape id="Text Box 214" o:spid="_x0000_s1145"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2C527E" w:rsidRDefault="002C527E" w:rsidP="00F424BC">
                        <w:r>
                          <w:t>b</w:t>
                        </w:r>
                      </w:p>
                    </w:txbxContent>
                  </v:textbox>
                </v:shape>
                <v:shape id="Text Box 213" o:spid="_x0000_s1146"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2C527E" w:rsidRDefault="002C527E">
                        <w:r>
                          <w:t>a</w:t>
                        </w:r>
                      </w:p>
                    </w:txbxContent>
                  </v:textbox>
                </v:shape>
                <v:shape id="Text Box 216" o:spid="_x0000_s1147"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2C527E" w:rsidRDefault="002C527E" w:rsidP="00F01AB4">
                        <w:r>
                          <w:t>d</w:t>
                        </w:r>
                      </w:p>
                    </w:txbxContent>
                  </v:textbox>
                </v:shape>
                <v:shape id="Text Box 217" o:spid="_x0000_s1148"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2C527E" w:rsidRDefault="002C527E" w:rsidP="00F01AB4">
                        <w:r>
                          <w:t>c</w:t>
                        </w:r>
                      </w:p>
                    </w:txbxContent>
                  </v:textbox>
                </v:shape>
              </v:group>
            </w:pict>
          </mc:Fallback>
        </mc:AlternateContent>
      </w:r>
      <w:r w:rsidR="008475E0">
        <w:rPr>
          <w:noProof/>
        </w:rPr>
        <w:drawing>
          <wp:anchor distT="0" distB="0" distL="114300" distR="114300" simplePos="0" relativeHeight="251953152" behindDoc="0" locked="0" layoutInCell="1" allowOverlap="1" wp14:anchorId="79A3B55B" wp14:editId="1996ED25">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02E74664" w:rsidR="0053677A" w:rsidRDefault="0053677A" w:rsidP="00990EEE">
      <w:pPr>
        <w:spacing w:line="480" w:lineRule="auto"/>
        <w:rPr>
          <w:rFonts w:ascii="Times New Roman" w:hAnsi="Times New Roman" w:cs="Times New Roman"/>
          <w:b/>
          <w:sz w:val="24"/>
          <w:szCs w:val="24"/>
        </w:rPr>
      </w:pPr>
      <w:bookmarkStart w:id="49" w:name="_Toc533974379"/>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Pr="00990EEE">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49"/>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71584" behindDoc="0" locked="0" layoutInCell="1" allowOverlap="1" wp14:anchorId="604FC112" wp14:editId="021CB0BB">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2C527E" w:rsidRDefault="002C527E"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2C527E" w:rsidRDefault="002C527E"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2C527E" w:rsidRDefault="002C527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2C527E" w:rsidRDefault="002C527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149" style="position:absolute;margin-left:93.25pt;margin-top:17.9pt;width:265.2pt;height:117.6pt;z-index:251971584;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">
                <v:shape id="Text Box 220" o:spid="_x0000_s1150"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2C527E" w:rsidRDefault="002C527E" w:rsidP="00F01AB4">
                        <w:r>
                          <w:t>b</w:t>
                        </w:r>
                      </w:p>
                    </w:txbxContent>
                  </v:textbox>
                </v:shape>
                <v:shape id="Text Box 221" o:spid="_x0000_s1151"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2C527E" w:rsidRDefault="002C527E" w:rsidP="00F01AB4">
                        <w:r>
                          <w:t>a</w:t>
                        </w:r>
                      </w:p>
                    </w:txbxContent>
                  </v:textbox>
                </v:shape>
                <v:shape id="Text Box 222" o:spid="_x0000_s1152"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2C527E" w:rsidRDefault="002C527E" w:rsidP="00F01AB4">
                        <w:r>
                          <w:t>d</w:t>
                        </w:r>
                      </w:p>
                    </w:txbxContent>
                  </v:textbox>
                </v:shape>
                <v:shape id="Text Box 223" o:spid="_x0000_s1153"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2C527E" w:rsidRDefault="002C527E" w:rsidP="00F01AB4">
                        <w:r>
                          <w:t>c</w:t>
                        </w:r>
                      </w:p>
                    </w:txbxContent>
                  </v:textbox>
                </v:shape>
              </v:group>
            </w:pict>
          </mc:Fallback>
        </mc:AlternateContent>
      </w:r>
      <w:r>
        <w:rPr>
          <w:noProof/>
        </w:rPr>
        <w:drawing>
          <wp:anchor distT="0" distB="0" distL="114300" distR="114300" simplePos="0" relativeHeight="251707392" behindDoc="0" locked="0" layoutInCell="1" allowOverlap="1" wp14:anchorId="629B3818" wp14:editId="6C112B9E">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BAD3BB0" w:rsidR="00990EEE" w:rsidRPr="00990EEE" w:rsidRDefault="00A47469" w:rsidP="00990EEE">
      <w:pPr>
        <w:spacing w:line="480" w:lineRule="auto"/>
        <w:rPr>
          <w:rFonts w:ascii="Times New Roman" w:hAnsi="Times New Roman" w:cs="Times New Roman"/>
          <w:b/>
          <w:sz w:val="24"/>
          <w:szCs w:val="24"/>
        </w:rPr>
      </w:pPr>
      <w:bookmarkStart w:id="50" w:name="_Toc533974380"/>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A35954" w:rsidRPr="00990EEE">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50"/>
    </w:p>
    <w:p w14:paraId="1133E0D9" w14:textId="48129206" w:rsidR="00A47469" w:rsidRPr="00990EEE" w:rsidRDefault="00A47469" w:rsidP="00990EEE">
      <w:pPr>
        <w:spacing w:line="480" w:lineRule="auto"/>
        <w:rPr>
          <w:rFonts w:ascii="Times New Roman" w:hAnsi="Times New Roman" w:cs="Times New Roman"/>
          <w:sz w:val="24"/>
          <w:szCs w:val="24"/>
        </w:rPr>
      </w:pPr>
    </w:p>
    <w:p w14:paraId="6760EC4E" w14:textId="62C8A502" w:rsidR="00A47469" w:rsidRDefault="00A47469" w:rsidP="00A47469">
      <w:pPr>
        <w:pStyle w:val="Caption"/>
      </w:pPr>
      <w:bookmarkStart w:id="51" w:name="_Toc533974381"/>
      <w:r>
        <w:t xml:space="preserve">Figure 4. </w:t>
      </w:r>
      <w:r w:rsidR="00AD0A7D">
        <w:rPr>
          <w:noProof/>
        </w:rPr>
        <w:fldChar w:fldCharType="begin"/>
      </w:r>
      <w:r w:rsidR="00AD0A7D">
        <w:rPr>
          <w:noProof/>
        </w:rPr>
        <w:instrText xml:space="preserve"> SEQ Figure_4. \* ARABIC </w:instrText>
      </w:r>
      <w:r w:rsidR="00AD0A7D">
        <w:rPr>
          <w:noProof/>
        </w:rPr>
        <w:fldChar w:fldCharType="separate"/>
      </w:r>
      <w:r w:rsidR="00A35954">
        <w:rPr>
          <w:noProof/>
        </w:rPr>
        <w:t>25</w:t>
      </w:r>
      <w:bookmarkEnd w:id="51"/>
      <w:r w:rsidR="00AD0A7D">
        <w:rPr>
          <w:noProof/>
        </w:rPr>
        <w:fldChar w:fldCharType="end"/>
      </w:r>
    </w:p>
    <w:p w14:paraId="7197D8F2" w14:textId="0E85B7B9" w:rsidR="00A47469" w:rsidRPr="00A47469" w:rsidRDefault="00A47469" w:rsidP="00A47469">
      <w:pPr>
        <w:pStyle w:val="Caption"/>
      </w:pPr>
      <w:bookmarkStart w:id="52" w:name="_Toc533974382"/>
      <w:r>
        <w:t xml:space="preserve">Figure 4. </w:t>
      </w:r>
      <w:r w:rsidR="00AD0A7D">
        <w:rPr>
          <w:noProof/>
        </w:rPr>
        <w:fldChar w:fldCharType="begin"/>
      </w:r>
      <w:r w:rsidR="00AD0A7D">
        <w:rPr>
          <w:noProof/>
        </w:rPr>
        <w:instrText xml:space="preserve"> SEQ Figure_4. \* ARABIC </w:instrText>
      </w:r>
      <w:r w:rsidR="00AD0A7D">
        <w:rPr>
          <w:noProof/>
        </w:rPr>
        <w:fldChar w:fldCharType="separate"/>
      </w:r>
      <w:r w:rsidR="00A35954">
        <w:rPr>
          <w:noProof/>
        </w:rPr>
        <w:t>26</w:t>
      </w:r>
      <w:bookmarkEnd w:id="52"/>
      <w:r w:rsidR="00AD0A7D">
        <w:rPr>
          <w:noProof/>
        </w:rPr>
        <w:fldChar w:fldCharType="end"/>
      </w:r>
    </w:p>
    <w:p w14:paraId="47060960" w14:textId="448FEFED" w:rsidR="002D11C0" w:rsidRDefault="002D11C0" w:rsidP="00080D0E">
      <w:pPr>
        <w:pStyle w:val="Heading4"/>
        <w:rPr>
          <w:rFonts w:ascii="Times New Roman" w:hAnsi="Times New Roman" w:cs="Times New Roman"/>
          <w:b/>
          <w:i w:val="0"/>
          <w:color w:val="000000" w:themeColor="text1"/>
          <w:sz w:val="24"/>
          <w:szCs w:val="24"/>
        </w:rPr>
      </w:pPr>
    </w:p>
    <w:p w14:paraId="13036E6C" w14:textId="028C9D6F" w:rsidR="002D11C0" w:rsidRDefault="002D11C0" w:rsidP="00080D0E">
      <w:pPr>
        <w:pStyle w:val="Heading4"/>
        <w:rPr>
          <w:rFonts w:ascii="Times New Roman" w:hAnsi="Times New Roman" w:cs="Times New Roman"/>
          <w:b/>
          <w:i w:val="0"/>
          <w:color w:val="000000" w:themeColor="text1"/>
          <w:sz w:val="24"/>
          <w:szCs w:val="24"/>
        </w:rPr>
      </w:pPr>
    </w:p>
    <w:p w14:paraId="458F95FF" w14:textId="1ABD8ADC" w:rsidR="002D11C0" w:rsidRDefault="002D11C0" w:rsidP="00080D0E">
      <w:pPr>
        <w:pStyle w:val="Heading4"/>
        <w:rPr>
          <w:rFonts w:ascii="Times New Roman" w:hAnsi="Times New Roman" w:cs="Times New Roman"/>
          <w:b/>
          <w:i w:val="0"/>
          <w:color w:val="000000" w:themeColor="text1"/>
          <w:sz w:val="24"/>
          <w:szCs w:val="24"/>
        </w:rPr>
      </w:pPr>
    </w:p>
    <w:p w14:paraId="4A15E057" w14:textId="09A3DDDA" w:rsidR="00CE7FAC" w:rsidRDefault="00CE7FAC" w:rsidP="00CE7FAC"/>
    <w:p w14:paraId="3FE63A01" w14:textId="6D96468B" w:rsidR="00CE7FAC" w:rsidRDefault="00CE7FAC" w:rsidP="00CE7FAC"/>
    <w:p w14:paraId="477D0566" w14:textId="16A790F2" w:rsidR="00CE7FAC" w:rsidRPr="00CE7FAC" w:rsidRDefault="00CE7FAC" w:rsidP="00CE7FAC"/>
    <w:p w14:paraId="088D3773" w14:textId="106DE755" w:rsidR="00080D0E" w:rsidRDefault="00080D0E" w:rsidP="00080D0E">
      <w:pPr>
        <w:pStyle w:val="Heading4"/>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5B9D9D6C" w14:textId="519EC28D" w:rsidR="002D11C0" w:rsidRPr="002D11C0" w:rsidRDefault="002D11C0" w:rsidP="002D11C0"/>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2644EDD9" w14:textId="07990AB3" w:rsidR="00314F35" w:rsidRPr="00E24EDF"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w:t>
      </w:r>
      <w:r w:rsidR="00C57077">
        <w:rPr>
          <w:rFonts w:ascii="Times New Roman" w:hAnsi="Times New Roman" w:cs="Times New Roman"/>
          <w:sz w:val="24"/>
          <w:szCs w:val="24"/>
        </w:rPr>
        <w:lastRenderedPageBreak/>
        <w:t xml:space="preserve">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p>
    <w:p w14:paraId="19A9EA7C" w14:textId="26954BB9" w:rsidR="00AD41A6" w:rsidRDefault="00AD41A6" w:rsidP="00AD41A6"/>
    <w:p w14:paraId="4886C648" w14:textId="7B952A45" w:rsidR="00AD41A6" w:rsidRDefault="00990EEE" w:rsidP="00AD41A6">
      <w:r>
        <w:rPr>
          <w:noProof/>
        </w:rPr>
        <mc:AlternateContent>
          <mc:Choice Requires="wpg">
            <w:drawing>
              <wp:anchor distT="0" distB="0" distL="114300" distR="114300" simplePos="0" relativeHeight="251961344" behindDoc="0" locked="0" layoutInCell="1" allowOverlap="1" wp14:anchorId="2483A4CF" wp14:editId="666E442A">
                <wp:simplePos x="0" y="0"/>
                <wp:positionH relativeFrom="column">
                  <wp:posOffset>1069975</wp:posOffset>
                </wp:positionH>
                <wp:positionV relativeFrom="paragraph">
                  <wp:posOffset>155575</wp:posOffset>
                </wp:positionV>
                <wp:extent cx="3421380" cy="952500"/>
                <wp:effectExtent l="0" t="0" r="762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wpg:grpSpPr>
                      <wps:wsp>
                        <wps:cNvPr id="197" name="Text Box 197"/>
                        <wps:cNvSpPr txBox="1"/>
                        <wps:spPr>
                          <a:xfrm>
                            <a:off x="2133600" y="0"/>
                            <a:ext cx="228600" cy="220980"/>
                          </a:xfrm>
                          <a:prstGeom prst="rect">
                            <a:avLst/>
                          </a:prstGeom>
                          <a:solidFill>
                            <a:schemeClr val="lt1"/>
                          </a:solidFill>
                          <a:ln w="6350">
                            <a:noFill/>
                          </a:ln>
                        </wps:spPr>
                        <wps:txbx>
                          <w:txbxContent>
                            <w:p w14:paraId="14145293" w14:textId="0B0AB5F4" w:rsidR="002C527E" w:rsidRDefault="002C527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solidFill>
                            <a:schemeClr val="lt1"/>
                          </a:solidFill>
                          <a:ln w="6350">
                            <a:noFill/>
                          </a:ln>
                        </wps:spPr>
                        <wps:txbx>
                          <w:txbxContent>
                            <w:p w14:paraId="07EB20AB" w14:textId="343D8D56" w:rsidR="002C527E" w:rsidRDefault="002C527E"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solidFill>
                            <a:schemeClr val="lt1"/>
                          </a:solidFill>
                          <a:ln w="6350">
                            <a:noFill/>
                          </a:ln>
                        </wps:spPr>
                        <wps:txbx>
                          <w:txbxContent>
                            <w:p w14:paraId="0CB358C7" w14:textId="3AEDE502" w:rsidR="002C527E" w:rsidRDefault="002C527E"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solidFill>
                            <a:schemeClr val="lt1"/>
                          </a:solidFill>
                          <a:ln w="6350">
                            <a:noFill/>
                          </a:ln>
                        </wps:spPr>
                        <wps:txbx>
                          <w:txbxContent>
                            <w:p w14:paraId="1CD94208" w14:textId="06C2A28C" w:rsidR="002C527E" w:rsidRDefault="002C527E"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154" style="position:absolute;margin-left:84.25pt;margin-top:12.25pt;width:269.4pt;height:75pt;z-index:251961344"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">
                <v:shape id="Text Box 197" o:spid="_x0000_s1155"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4145293" w14:textId="0B0AB5F4" w:rsidR="002C527E" w:rsidRDefault="002C527E">
                        <w:r>
                          <w:t>a</w:t>
                        </w:r>
                      </w:p>
                    </w:txbxContent>
                  </v:textbox>
                </v:shape>
                <v:shape id="Text Box 198" o:spid="_x0000_s1156"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07EB20AB" w14:textId="343D8D56" w:rsidR="002C527E" w:rsidRDefault="002C527E"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157"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0CB358C7" w14:textId="3AEDE502" w:rsidR="002C527E" w:rsidRDefault="002C527E"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158"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1CD94208" w14:textId="06C2A28C" w:rsidR="002C527E" w:rsidRDefault="002C527E"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B344A4">
        <w:rPr>
          <w:noProof/>
        </w:rPr>
        <w:drawing>
          <wp:inline distT="0" distB="0" distL="0" distR="0" wp14:anchorId="6C2DC991" wp14:editId="2F39E53D">
            <wp:extent cx="5044440" cy="3048000"/>
            <wp:effectExtent l="0" t="0" r="3810" b="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48C252" w14:textId="3024105E"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294ADA1" w14:textId="1FEA1417"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0508612D" w:rsidR="00A47469" w:rsidRPr="00A47469" w:rsidRDefault="00A47469" w:rsidP="00A47469">
      <w:pPr>
        <w:pStyle w:val="Caption"/>
        <w:rPr>
          <w:rFonts w:ascii="Times New Roman" w:hAnsi="Times New Roman" w:cs="Times New Roman"/>
          <w:b/>
          <w:i w:val="0"/>
          <w:color w:val="auto"/>
          <w:sz w:val="22"/>
          <w:szCs w:val="22"/>
        </w:rPr>
      </w:pPr>
      <w:bookmarkStart w:id="53" w:name="_Toc533974383"/>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A35954">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53"/>
    </w:p>
    <w:p w14:paraId="124C3A80" w14:textId="20EFB7FC" w:rsidR="00AD41A6" w:rsidRDefault="00AD41A6" w:rsidP="00AD41A6"/>
    <w:p w14:paraId="2771F339" w14:textId="17E39952" w:rsidR="00AD41A6" w:rsidRPr="00AD41A6" w:rsidRDefault="00990EEE" w:rsidP="00AD41A6">
      <w:r>
        <w:rPr>
          <w:noProof/>
        </w:rPr>
        <w:lastRenderedPageBreak/>
        <mc:AlternateContent>
          <mc:Choice Requires="wpg">
            <w:drawing>
              <wp:anchor distT="0" distB="0" distL="114300" distR="114300" simplePos="0" relativeHeight="251963392" behindDoc="0" locked="0" layoutInCell="1" allowOverlap="1" wp14:anchorId="44B69153" wp14:editId="5B1C10CD">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2C527E" w:rsidRDefault="002C527E"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2C527E" w:rsidRDefault="002C527E"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2C527E" w:rsidRDefault="002C527E"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2C527E" w:rsidRDefault="002C527E"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159" style="position:absolute;margin-left:86.65pt;margin-top:28.9pt;width:263.4pt;height:105.6pt;z-index:251963392;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Mcbs&#10;9SwDAADCDgAADgAAAAAAAAAAAAAAAAAuAgAAZHJzL2Uyb0RvYy54bWxQSwECLQAUAAYACAAAACEA&#10;tp69SeAAAAAKAQAADwAAAAAAAAAAAAAAAACGBQAAZHJzL2Rvd25yZXYueG1sUEsFBgAAAAAEAAQA&#10;8wAAAJMGAAAAAA==&#10;">
                <v:shape id="Text Box 206" o:spid="_x0000_s1160"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2C527E" w:rsidRDefault="002C527E" w:rsidP="00990EEE">
                        <w:r>
                          <w:t>a</w:t>
                        </w:r>
                      </w:p>
                    </w:txbxContent>
                  </v:textbox>
                </v:shape>
                <v:shape id="Text Box 207" o:spid="_x0000_s1161"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2C527E" w:rsidRDefault="002C527E"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162"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2C527E" w:rsidRDefault="002C527E"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163"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2C527E" w:rsidRDefault="002C527E"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C40F00">
        <w:rPr>
          <w:noProof/>
        </w:rPr>
        <w:drawing>
          <wp:inline distT="0" distB="0" distL="0" distR="0" wp14:anchorId="3B043C81" wp14:editId="5EBD78CA">
            <wp:extent cx="4998720" cy="2910840"/>
            <wp:effectExtent l="0" t="0" r="11430" b="3810"/>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946C0B" w14:textId="2273C65B"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497A00C" w:rsidR="00A35954" w:rsidRPr="00314F35" w:rsidRDefault="00A35954" w:rsidP="00A35954">
      <w:pPr>
        <w:pStyle w:val="Caption"/>
        <w:rPr>
          <w:rFonts w:ascii="Times New Roman" w:hAnsi="Times New Roman" w:cs="Times New Roman"/>
          <w:b/>
          <w:i w:val="0"/>
          <w:color w:val="auto"/>
          <w:sz w:val="24"/>
          <w:szCs w:val="24"/>
        </w:rPr>
      </w:pPr>
      <w:bookmarkStart w:id="54" w:name="_Toc533974384"/>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Pr="00314F35">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54"/>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8416" behindDoc="0" locked="0" layoutInCell="1" allowOverlap="1" wp14:anchorId="03D492D8" wp14:editId="25CFC1F0">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2C527E" w:rsidRPr="00F857FB" w:rsidRDefault="002C527E"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6  Variables:    trt       sheight   sdrywgt   totalrtln chrlcont  spersqmtr</w:t>
                            </w:r>
                          </w:p>
                          <w:p w14:paraId="703D7CA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2C527E" w:rsidRPr="00F857FB" w:rsidRDefault="002C527E"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rt                12       2.50000       1.16775      30.00000       1.00000       4.00000</w:t>
                            </w:r>
                          </w:p>
                          <w:p w14:paraId="5895E403"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height            12      13.92083       3.59087     167.05000       9.55000      18.70000</w:t>
                            </w:r>
                          </w:p>
                          <w:p w14:paraId="09591EC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drywgt            12       0.08262       0.02031       0.99145       0.05800       0.10800</w:t>
                            </w:r>
                          </w:p>
                          <w:p w14:paraId="3AFDBFE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otalrtln          12     229.61658      57.90442          2755     118.83160     320.38140</w:t>
                            </w:r>
                          </w:p>
                          <w:p w14:paraId="33B71EEA"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chrlcont           12      31.36667       1.64114     376.40000      29.30000      34.10000</w:t>
                            </w:r>
                          </w:p>
                          <w:p w14:paraId="1329BA5F"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persqmtr          12     217.60795      37.36961          2611     168.52300     271.29320</w:t>
                            </w:r>
                          </w:p>
                          <w:p w14:paraId="6FE10058" w14:textId="77777777" w:rsidR="002C527E" w:rsidRPr="00F857FB" w:rsidRDefault="002C527E"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164" type="#_x0000_t202" style="position:absolute;margin-left:0;margin-top:25.1pt;width:505.5pt;height:456.65pt;rotation:-90;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" fillcolor="white [3201]" stroked="f" strokeweight=".5pt">
                <v:textbox>
                  <w:txbxContent>
                    <w:p w14:paraId="20AA98C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2C527E" w:rsidRPr="00F857FB" w:rsidRDefault="002C527E"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6  Variables:    trt       sheight   sdrywgt   totalrtln chrlcont  spersqmtr</w:t>
                      </w:r>
                    </w:p>
                    <w:p w14:paraId="703D7CA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2C527E" w:rsidRPr="00F857FB" w:rsidRDefault="002C527E"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rt                12       2.50000       1.16775      30.00000       1.00000       4.00000</w:t>
                      </w:r>
                    </w:p>
                    <w:p w14:paraId="5895E403"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height            12      13.92083       3.59087     167.05000       9.55000      18.70000</w:t>
                      </w:r>
                    </w:p>
                    <w:p w14:paraId="09591EC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drywgt            12       0.08262       0.02031       0.99145       0.05800       0.10800</w:t>
                      </w:r>
                    </w:p>
                    <w:p w14:paraId="3AFDBFE2"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otalrtln          12     229.61658      57.90442          2755     118.83160     320.38140</w:t>
                      </w:r>
                    </w:p>
                    <w:p w14:paraId="33B71EEA"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chrlcont           12      31.36667       1.64114     376.40000      29.30000      34.10000</w:t>
                      </w:r>
                    </w:p>
                    <w:p w14:paraId="1329BA5F" w14:textId="77777777" w:rsidR="002C527E" w:rsidRPr="00F857FB" w:rsidRDefault="002C527E"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persqmtr          12     217.60795      37.36961          2611     168.52300     271.29320</w:t>
                      </w:r>
                    </w:p>
                    <w:p w14:paraId="6FE10058" w14:textId="77777777" w:rsidR="002C527E" w:rsidRPr="00F857FB" w:rsidRDefault="002C527E"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9440" behindDoc="0" locked="0" layoutInCell="1" allowOverlap="1" wp14:anchorId="6A803C88" wp14:editId="2E4FE4E3">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094268B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9045      -0.90536       -0.83578      -0.23244        0.99373</w:t>
                            </w:r>
                          </w:p>
                          <w:p w14:paraId="53B866E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9045       1.00000       0.94475        0.85458       0.25014       -0.98792</w:t>
                            </w:r>
                          </w:p>
                          <w:p w14:paraId="23E5E2E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90536       0.94475       1.00000        0.87115       0.29898       -0.90598</w:t>
                            </w:r>
                          </w:p>
                          <w:p w14:paraId="76D844D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83578       0.85458       0.87115        1.00000       0.21893       -0.85723</w:t>
                            </w:r>
                          </w:p>
                          <w:p w14:paraId="0563DC6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23244       0.25014       0.29898        0.21893       1.00000       -0.20292</w:t>
                            </w:r>
                          </w:p>
                          <w:p w14:paraId="76AA48E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9373      -0.98792      -0.90598       -0.85723      -0.20292        1.00000</w:t>
                            </w:r>
                          </w:p>
                          <w:p w14:paraId="104EA77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2C527E" w:rsidRPr="00B82E5A" w:rsidRDefault="002C527E"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165" type="#_x0000_t202" style="position:absolute;margin-left:489.45pt;margin-top:57pt;width:540.65pt;height:427.75pt;rotation:-90;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" fillcolor="white [3201]" stroked="f" strokeweight=".5pt">
                <v:textbox>
                  <w:txbxContent>
                    <w:p w14:paraId="1A88778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094268B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9045      -0.90536       -0.83578      -0.23244        0.99373</w:t>
                      </w:r>
                    </w:p>
                    <w:p w14:paraId="53B866E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9045       1.00000       0.94475        0.85458       0.25014       -0.98792</w:t>
                      </w:r>
                    </w:p>
                    <w:p w14:paraId="23E5E2E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90536       0.94475       1.00000        0.87115       0.29898       -0.90598</w:t>
                      </w:r>
                    </w:p>
                    <w:p w14:paraId="76D844D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83578       0.85458       0.87115        1.00000       0.21893       -0.85723</w:t>
                      </w:r>
                    </w:p>
                    <w:p w14:paraId="0563DC6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23244       0.25014       0.29898        0.21893       1.00000       -0.20292</w:t>
                      </w:r>
                    </w:p>
                    <w:p w14:paraId="76AA48E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9373      -0.98792      -0.90598       -0.85723      -0.20292        1.00000</w:t>
                      </w:r>
                    </w:p>
                    <w:p w14:paraId="104EA77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2C527E" w:rsidRPr="00B82E5A" w:rsidRDefault="002C527E"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12512" behindDoc="0" locked="0" layoutInCell="1" allowOverlap="1" wp14:anchorId="60F5037F" wp14:editId="4A0CA3FE">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6  Variables:    trt       sheight   sdrywgt   totalrtln chrlcont  spersqmtr</w:t>
                            </w:r>
                          </w:p>
                          <w:p w14:paraId="038995C2"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rt                12       2.50000       1.16775      30.00000       1.00000       4.00000</w:t>
                            </w:r>
                          </w:p>
                          <w:p w14:paraId="35D28B91"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height            12      16.05833       3.67536     192.70000      10.32000      19.86000</w:t>
                            </w:r>
                          </w:p>
                          <w:p w14:paraId="6940F94A"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drywgt            12       0.11605       0.02305       1.39259       0.08030       0.14900</w:t>
                            </w:r>
                          </w:p>
                          <w:p w14:paraId="7CA86DE3"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12     338.57693      22.18014          4063     304.02600     372.87560</w:t>
                            </w:r>
                          </w:p>
                          <w:p w14:paraId="648C8DC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12      31.74167       1.79365     380.90000      29.50000      35.70000</w:t>
                            </w:r>
                          </w:p>
                          <w:p w14:paraId="7F28164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12     183.18944      34.77137          2198     138.56406     231.51674</w:t>
                            </w:r>
                          </w:p>
                          <w:p w14:paraId="3FEBC630" w14:textId="77777777" w:rsidR="002C527E" w:rsidRDefault="002C527E"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2C527E" w:rsidRDefault="002C527E"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2C527E" w:rsidRDefault="002C52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166" type="#_x0000_t202" style="position:absolute;margin-left:-8.75pt;margin-top:4.45pt;width:462.15pt;height:455.15pt;rotation:-90;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" fillcolor="white [3201]" stroked="f" strokeweight=".5pt">
                <v:textbox>
                  <w:txbxContent>
                    <w:p w14:paraId="5EE30AFB" w14:textId="253139C4"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6  Variables:    trt       sheight   sdrywgt   totalrtln chrlcont  spersqmtr</w:t>
                      </w:r>
                    </w:p>
                    <w:p w14:paraId="038995C2"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2C527E" w:rsidRPr="00B82E5A" w:rsidRDefault="002C527E"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rt                12       2.50000       1.16775      30.00000       1.00000       4.00000</w:t>
                      </w:r>
                    </w:p>
                    <w:p w14:paraId="35D28B91"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height            12      16.05833       3.67536     192.70000      10.32000      19.86000</w:t>
                      </w:r>
                    </w:p>
                    <w:p w14:paraId="6940F94A"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drywgt            12       0.11605       0.02305       1.39259       0.08030       0.14900</w:t>
                      </w:r>
                    </w:p>
                    <w:p w14:paraId="7CA86DE3"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12     338.57693      22.18014          4063     304.02600     372.87560</w:t>
                      </w:r>
                    </w:p>
                    <w:p w14:paraId="648C8DC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12      31.74167       1.79365     380.90000      29.50000      35.70000</w:t>
                      </w:r>
                    </w:p>
                    <w:p w14:paraId="7F281648" w14:textId="77777777" w:rsidR="002C527E" w:rsidRPr="00B82E5A" w:rsidRDefault="002C527E"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12     183.18944      34.77137          2198     138.56406     231.51674</w:t>
                      </w:r>
                    </w:p>
                    <w:p w14:paraId="3FEBC630" w14:textId="77777777" w:rsidR="002C527E" w:rsidRDefault="002C527E"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2C527E" w:rsidRDefault="002C527E"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2C527E" w:rsidRDefault="002C527E"/>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13536" behindDoc="0" locked="0" layoutInCell="1" allowOverlap="1" wp14:anchorId="2EE2D880" wp14:editId="61FC24B5">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5ED6F46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5804      -0.85149       -0.96519       0.13672        0.98857</w:t>
                            </w:r>
                          </w:p>
                          <w:p w14:paraId="3BB22403"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5804       1.00000       0.85279        0.92113      -0.32246       -0.94388</w:t>
                            </w:r>
                          </w:p>
                          <w:p w14:paraId="4BBF2F2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85149       0.85279       1.00000        0.88298      -0.13187       -0.80957</w:t>
                            </w:r>
                          </w:p>
                          <w:p w14:paraId="228C27B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96519       0.92113       0.88298        1.00000      -0.20182       -0.91934</w:t>
                            </w:r>
                          </w:p>
                          <w:p w14:paraId="0768E43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13672      -0.32246      -0.13187       -0.20182       1.00000        0.05189</w:t>
                            </w:r>
                          </w:p>
                          <w:p w14:paraId="2D18F50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8857      -0.94388      -0.80957       -0.91934       0.05189        1.00000</w:t>
                            </w:r>
                          </w:p>
                          <w:p w14:paraId="6C7A3CC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2C527E" w:rsidRPr="00B82E5A" w:rsidRDefault="002C527E"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167" type="#_x0000_t202" style="position:absolute;margin-left:501.95pt;margin-top:35.1pt;width:553.15pt;height:454.85pt;rotation:-90;z-index:251713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" fillcolor="white [3201]" stroked="f" strokeweight=".5pt">
                <v:textbox>
                  <w:txbxContent>
                    <w:p w14:paraId="3E3329F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5ED6F46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5804      -0.85149       -0.96519       0.13672        0.98857</w:t>
                      </w:r>
                    </w:p>
                    <w:p w14:paraId="3BB22403"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5804       1.00000       0.85279        0.92113      -0.32246       -0.94388</w:t>
                      </w:r>
                    </w:p>
                    <w:p w14:paraId="4BBF2F2E"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85149       0.85279       1.00000        0.88298      -0.13187       -0.80957</w:t>
                      </w:r>
                    </w:p>
                    <w:p w14:paraId="228C27B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96519       0.92113       0.88298        1.00000      -0.20182       -0.91934</w:t>
                      </w:r>
                    </w:p>
                    <w:p w14:paraId="0768E43B"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13672      -0.32246      -0.13187       -0.20182       1.00000        0.05189</w:t>
                      </w:r>
                    </w:p>
                    <w:p w14:paraId="2D18F507"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8857      -0.94388      -0.80957       -0.91934       0.05189        1.00000</w:t>
                      </w:r>
                    </w:p>
                    <w:p w14:paraId="6C7A3CC6"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2C527E" w:rsidRPr="00B82E5A" w:rsidRDefault="002C527E"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2C527E" w:rsidRPr="00B82E5A" w:rsidRDefault="002C527E"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w:t>
      </w:r>
      <w:r>
        <w:rPr>
          <w:rFonts w:ascii="Consolas" w:hAnsi="Consolas" w:cs="Consolas"/>
          <w:sz w:val="20"/>
          <w:szCs w:val="20"/>
        </w:rPr>
        <w:lastRenderedPageBreak/>
        <w:t>&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3</w:t>
      </w:r>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w:t>
      </w:r>
      <w:r>
        <w:rPr>
          <w:rFonts w:ascii="Consolas" w:hAnsi="Consolas" w:cs="Consolas"/>
          <w:sz w:val="20"/>
          <w:szCs w:val="20"/>
        </w:rPr>
        <w:lastRenderedPageBreak/>
        <w:t>&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w:t>
      </w:r>
      <w:r>
        <w:rPr>
          <w:rFonts w:ascii="Consolas" w:hAnsi="Consolas" w:cs="Consolas"/>
          <w:sz w:val="20"/>
          <w:szCs w:val="20"/>
        </w:rPr>
        <w:lastRenderedPageBreak/>
        <w:t>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5</w:t>
      </w:r>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62</w:t>
      </w:r>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19:15 Wednesday, December 24, 2018  30</w:t>
      </w:r>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Chrlcont</w:t>
      </w:r>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Chrlcont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2018  33</w:t>
      </w:r>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Chrlcont</w:t>
      </w:r>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Chrlcont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Rootlength</w:t>
      </w:r>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Rootlength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Rootlength</w:t>
      </w:r>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Rootlength</w:t>
      </w:r>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Coeff Var      Root MSE    Rootlength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Rootlength</w:t>
      </w:r>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6  Variables:    trt       sheight   sdrywgt   totalrtln chrlcont  spersqmtr</w:t>
      </w:r>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trt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sheight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sdrywgt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totalrtln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chrlcont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spersqmtr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rt       sheight       sdrywgt      totalrtln      chrlcont      spersqmtr</w:t>
      </w:r>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rt             1.00000      -0.99045      -0.90536       -0.83578      -0.23244        </w:t>
      </w:r>
      <w:r>
        <w:rPr>
          <w:rFonts w:ascii="Consolas" w:hAnsi="Consolas" w:cs="Consolas"/>
          <w:sz w:val="20"/>
          <w:szCs w:val="20"/>
        </w:rPr>
        <w:lastRenderedPageBreak/>
        <w:t>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height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drywgt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otalrtln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chrlcont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persqmtr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Variables:    trt       sheight   sdrywgt   totalrtln chrlcont  spersqmtr</w:t>
      </w:r>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12       2.50000       1.16775      30.00000       1.00000       </w:t>
      </w:r>
      <w:r>
        <w:rPr>
          <w:rFonts w:ascii="Consolas" w:hAnsi="Consolas" w:cs="Consolas"/>
          <w:sz w:val="20"/>
          <w:szCs w:val="20"/>
        </w:rPr>
        <w:lastRenderedPageBreak/>
        <w:t>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eight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drywgt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rtln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persqmtr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sheight       sdrywgt      totalrtln      chrlcont      spersqmtr</w:t>
      </w:r>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eight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drywgt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rtln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persqmtr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37760" behindDoc="0" locked="0" layoutInCell="1" allowOverlap="1" wp14:anchorId="0EE99763" wp14:editId="21192100">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2C527E" w:rsidRPr="00B81675" w:rsidRDefault="002C527E"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168" type="#_x0000_t202" style="position:absolute;margin-left:487.95pt;margin-top:31.7pt;width:539.15pt;height:98.55pt;z-index:251637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" fillcolor="white [3201]" strokeweight=".5pt">
                <v:textbox>
                  <w:txbxContent>
                    <w:p w14:paraId="2B8E4DE0" w14:textId="77777777" w:rsidR="002C527E" w:rsidRPr="00B81675" w:rsidRDefault="002C527E"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dwgt        trl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dwgt        trl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C947B6">
      <w:footerReference w:type="default" r:id="rId37"/>
      <w:pgSz w:w="12240" w:h="15840"/>
      <w:pgMar w:top="850" w:right="1411" w:bottom="850" w:left="1699" w:header="720" w:footer="720" w:gutter="0"/>
      <w:pgNumType w:start="5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0ED9A" w14:textId="77777777" w:rsidR="00AD0A7D" w:rsidRDefault="00AD0A7D" w:rsidP="00A30FFD">
      <w:pPr>
        <w:spacing w:after="0" w:line="240" w:lineRule="auto"/>
      </w:pPr>
      <w:r>
        <w:separator/>
      </w:r>
    </w:p>
  </w:endnote>
  <w:endnote w:type="continuationSeparator" w:id="0">
    <w:p w14:paraId="1FEB62FB" w14:textId="77777777" w:rsidR="00AD0A7D" w:rsidRDefault="00AD0A7D"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2C527E" w:rsidRDefault="002C52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2C527E" w:rsidRDefault="002C5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53ADD" w14:textId="77777777" w:rsidR="00AD0A7D" w:rsidRDefault="00AD0A7D" w:rsidP="00A30FFD">
      <w:pPr>
        <w:spacing w:after="0" w:line="240" w:lineRule="auto"/>
      </w:pPr>
      <w:r>
        <w:separator/>
      </w:r>
    </w:p>
  </w:footnote>
  <w:footnote w:type="continuationSeparator" w:id="0">
    <w:p w14:paraId="12BC12A4" w14:textId="77777777" w:rsidR="00AD0A7D" w:rsidRDefault="00AD0A7D"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4FAK0L7gw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7D72"/>
    <w:rsid w:val="000F66B3"/>
    <w:rsid w:val="00101CDA"/>
    <w:rsid w:val="001106F0"/>
    <w:rsid w:val="00150636"/>
    <w:rsid w:val="00151994"/>
    <w:rsid w:val="001565BA"/>
    <w:rsid w:val="0016649F"/>
    <w:rsid w:val="0016664B"/>
    <w:rsid w:val="001716A5"/>
    <w:rsid w:val="0017490B"/>
    <w:rsid w:val="0019250F"/>
    <w:rsid w:val="001962A2"/>
    <w:rsid w:val="001A60C3"/>
    <w:rsid w:val="001B3C78"/>
    <w:rsid w:val="001B4291"/>
    <w:rsid w:val="001C439E"/>
    <w:rsid w:val="001E0A53"/>
    <w:rsid w:val="001E1FCF"/>
    <w:rsid w:val="001F0CC0"/>
    <w:rsid w:val="001F6BD9"/>
    <w:rsid w:val="00230F45"/>
    <w:rsid w:val="00233ED2"/>
    <w:rsid w:val="00242386"/>
    <w:rsid w:val="00245E37"/>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85DE4"/>
    <w:rsid w:val="00486656"/>
    <w:rsid w:val="004A4EE6"/>
    <w:rsid w:val="004B0785"/>
    <w:rsid w:val="004E265F"/>
    <w:rsid w:val="004E77B0"/>
    <w:rsid w:val="00510D5B"/>
    <w:rsid w:val="00515378"/>
    <w:rsid w:val="005206C5"/>
    <w:rsid w:val="00527186"/>
    <w:rsid w:val="005342BD"/>
    <w:rsid w:val="00534E88"/>
    <w:rsid w:val="0053677A"/>
    <w:rsid w:val="0053765B"/>
    <w:rsid w:val="00544CBA"/>
    <w:rsid w:val="00555D89"/>
    <w:rsid w:val="0057152E"/>
    <w:rsid w:val="005808AB"/>
    <w:rsid w:val="005874BC"/>
    <w:rsid w:val="00587E0C"/>
    <w:rsid w:val="005A53C3"/>
    <w:rsid w:val="005B0B7D"/>
    <w:rsid w:val="005D6DE7"/>
    <w:rsid w:val="005E6A7B"/>
    <w:rsid w:val="005F70C8"/>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A52AF"/>
    <w:rsid w:val="007B173F"/>
    <w:rsid w:val="007B472A"/>
    <w:rsid w:val="007B60CD"/>
    <w:rsid w:val="007B7753"/>
    <w:rsid w:val="007C7D08"/>
    <w:rsid w:val="007D3CD1"/>
    <w:rsid w:val="007D4BC3"/>
    <w:rsid w:val="007D53C2"/>
    <w:rsid w:val="007D7E13"/>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E41D6"/>
    <w:rsid w:val="008F49AA"/>
    <w:rsid w:val="008F5E1E"/>
    <w:rsid w:val="00941B9E"/>
    <w:rsid w:val="00941E87"/>
    <w:rsid w:val="00960911"/>
    <w:rsid w:val="00960F61"/>
    <w:rsid w:val="00970DD4"/>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A2248"/>
    <w:rsid w:val="00BB5D69"/>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3A31"/>
    <w:rsid w:val="00CA4A99"/>
    <w:rsid w:val="00CA5846"/>
    <w:rsid w:val="00CC3CF1"/>
    <w:rsid w:val="00CC5313"/>
    <w:rsid w:val="00CC6779"/>
    <w:rsid w:val="00CC7C41"/>
    <w:rsid w:val="00CE08A8"/>
    <w:rsid w:val="00CE7FAC"/>
    <w:rsid w:val="00CF5A05"/>
    <w:rsid w:val="00D1229C"/>
    <w:rsid w:val="00D1331C"/>
    <w:rsid w:val="00D17264"/>
    <w:rsid w:val="00D23510"/>
    <w:rsid w:val="00D52D7B"/>
    <w:rsid w:val="00D52F0D"/>
    <w:rsid w:val="00D552E4"/>
    <w:rsid w:val="00D57411"/>
    <w:rsid w:val="00D63F3F"/>
    <w:rsid w:val="00D640CB"/>
    <w:rsid w:val="00D81352"/>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23667"/>
    <w:rsid w:val="00F40A4C"/>
    <w:rsid w:val="00F424BC"/>
    <w:rsid w:val="00F42931"/>
    <w:rsid w:val="00F44353"/>
    <w:rsid w:val="00F44796"/>
    <w:rsid w:val="00F60EDE"/>
    <w:rsid w:val="00F640B6"/>
    <w:rsid w:val="00F82292"/>
    <w:rsid w:val="00F857FB"/>
    <w:rsid w:val="00F91DD1"/>
    <w:rsid w:val="00F95ABC"/>
    <w:rsid w:val="00FA4E90"/>
    <w:rsid w:val="00FB5485"/>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B0C1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1.png"/><Relationship Id="rId25" Type="http://schemas.openxmlformats.org/officeDocument/2006/relationships/chart" Target="charts/chart17.xml"/><Relationship Id="rId33" Type="http://schemas.openxmlformats.org/officeDocument/2006/relationships/chart" Target="charts/chart2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2.xml"/><Relationship Id="rId29"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6.xml"/><Relationship Id="rId32" Type="http://schemas.openxmlformats.org/officeDocument/2006/relationships/chart" Target="charts/chart23.xm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5.xml"/><Relationship Id="rId28" Type="http://schemas.openxmlformats.org/officeDocument/2006/relationships/image" Target="media/image2.emf"/><Relationship Id="rId36" Type="http://schemas.openxmlformats.org/officeDocument/2006/relationships/chart" Target="charts/chart26.xml"/><Relationship Id="rId10" Type="http://schemas.openxmlformats.org/officeDocument/2006/relationships/chart" Target="charts/chart3.xml"/><Relationship Id="rId19" Type="http://schemas.openxmlformats.org/officeDocument/2006/relationships/chart" Target="charts/chart11.xml"/><Relationship Id="rId31" Type="http://schemas.openxmlformats.org/officeDocument/2006/relationships/chart" Target="charts/chart2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1.xml"/><Relationship Id="rId35" Type="http://schemas.openxmlformats.org/officeDocument/2006/relationships/chart" Target="charts/chart2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E6202"/>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952-406C-BB18-812A7CACB195}"/>
              </c:ext>
            </c:extLst>
          </c:dPt>
          <c:dPt>
            <c:idx val="1"/>
            <c:invertIfNegative val="0"/>
            <c:bubble3D val="0"/>
            <c:spPr>
              <a:solidFill>
                <a:srgbClr val="C00000"/>
              </a:solidFill>
              <a:ln>
                <a:noFill/>
              </a:ln>
              <a:effectLst/>
            </c:spPr>
            <c:extLst>
              <c:ext xmlns:c16="http://schemas.microsoft.com/office/drawing/2014/chart" uri="{C3380CC4-5D6E-409C-BE32-E72D297353CC}">
                <c16:uniqueId val="{00000003-2952-406C-BB18-812A7CACB195}"/>
              </c:ext>
            </c:extLst>
          </c:dPt>
          <c:dPt>
            <c:idx val="2"/>
            <c:invertIfNegative val="0"/>
            <c:bubble3D val="0"/>
            <c:spPr>
              <a:solidFill>
                <a:srgbClr val="00B050"/>
              </a:solidFill>
              <a:ln>
                <a:noFill/>
              </a:ln>
              <a:effectLst/>
            </c:spPr>
            <c:extLst>
              <c:ext xmlns:c16="http://schemas.microsoft.com/office/drawing/2014/chart" uri="{C3380CC4-5D6E-409C-BE32-E72D297353CC}">
                <c16:uniqueId val="{00000005-2952-406C-BB18-812A7CACB195}"/>
              </c:ext>
            </c:extLst>
          </c:dPt>
          <c:dPt>
            <c:idx val="3"/>
            <c:invertIfNegative val="0"/>
            <c:bubble3D val="0"/>
            <c:spPr>
              <a:solidFill>
                <a:srgbClr val="F86E10"/>
              </a:solidFill>
              <a:ln>
                <a:noFill/>
              </a:ln>
              <a:effectLst/>
            </c:spPr>
            <c:extLst>
              <c:ext xmlns:c16="http://schemas.microsoft.com/office/drawing/2014/chart" uri="{C3380CC4-5D6E-409C-BE32-E72D297353CC}">
                <c16:uniqueId val="{00000007-2952-406C-BB18-812A7CACB195}"/>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2952-406C-BB18-812A7CACB195}"/>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C4DD-4974-B606-3B8E4E1510D2}"/>
              </c:ext>
            </c:extLst>
          </c:dPt>
          <c:dPt>
            <c:idx val="1"/>
            <c:invertIfNegative val="0"/>
            <c:bubble3D val="0"/>
            <c:spPr>
              <a:solidFill>
                <a:srgbClr val="C00000"/>
              </a:solidFill>
              <a:ln>
                <a:noFill/>
              </a:ln>
              <a:effectLst/>
            </c:spPr>
            <c:extLst>
              <c:ext xmlns:c16="http://schemas.microsoft.com/office/drawing/2014/chart" uri="{C3380CC4-5D6E-409C-BE32-E72D297353CC}">
                <c16:uniqueId val="{00000003-C4DD-4974-B606-3B8E4E1510D2}"/>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DD-4974-B606-3B8E4E1510D2}"/>
              </c:ext>
            </c:extLst>
          </c:dPt>
          <c:dPt>
            <c:idx val="3"/>
            <c:invertIfNegative val="0"/>
            <c:bubble3D val="0"/>
            <c:spPr>
              <a:solidFill>
                <a:srgbClr val="F86E10"/>
              </a:solidFill>
              <a:ln>
                <a:noFill/>
              </a:ln>
              <a:effectLst/>
            </c:spPr>
            <c:extLst>
              <c:ext xmlns:c16="http://schemas.microsoft.com/office/drawing/2014/chart" uri="{C3380CC4-5D6E-409C-BE32-E72D297353CC}">
                <c16:uniqueId val="{00000007-C4DD-4974-B606-3B8E4E1510D2}"/>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C4DD-4974-B606-3B8E4E1510D2}"/>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24A90-BD84-4520-94EC-420D425FA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9</TotalTime>
  <Pages>81</Pages>
  <Words>15427</Words>
  <Characters>8793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29</cp:revision>
  <dcterms:created xsi:type="dcterms:W3CDTF">2018-12-20T13:27:00Z</dcterms:created>
  <dcterms:modified xsi:type="dcterms:W3CDTF">2018-12-3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